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A659C29" w14:textId="77777777" w:rsidR="00502D66" w:rsidRPr="00D563C2" w:rsidRDefault="00B05C18">
      <w:pPr>
        <w:rPr>
          <w:b/>
          <w:sz w:val="26"/>
          <w:szCs w:val="26"/>
        </w:rPr>
      </w:pPr>
      <w:r w:rsidRPr="00D563C2">
        <w:rPr>
          <w:b/>
          <w:sz w:val="26"/>
          <w:szCs w:val="26"/>
        </w:rPr>
        <w:t>Chopping GSDMD</w:t>
      </w:r>
      <w:r w:rsidR="002B1918" w:rsidRPr="00D563C2">
        <w:rPr>
          <w:b/>
          <w:sz w:val="26"/>
          <w:szCs w:val="26"/>
        </w:rPr>
        <w:t>: Caspase-8 has joined the team of</w:t>
      </w:r>
      <w:r w:rsidR="00833379" w:rsidRPr="00D563C2">
        <w:rPr>
          <w:b/>
          <w:sz w:val="26"/>
          <w:szCs w:val="26"/>
        </w:rPr>
        <w:t xml:space="preserve"> </w:t>
      </w:r>
      <w:proofErr w:type="spellStart"/>
      <w:r w:rsidR="00833379" w:rsidRPr="00D563C2">
        <w:rPr>
          <w:b/>
          <w:sz w:val="26"/>
          <w:szCs w:val="26"/>
        </w:rPr>
        <w:t>pyroptosis</w:t>
      </w:r>
      <w:proofErr w:type="spellEnd"/>
      <w:r w:rsidR="002B1918" w:rsidRPr="00D563C2">
        <w:rPr>
          <w:b/>
          <w:sz w:val="26"/>
          <w:szCs w:val="26"/>
        </w:rPr>
        <w:t>-mediating caspases</w:t>
      </w:r>
    </w:p>
    <w:p w14:paraId="177403CF" w14:textId="77777777" w:rsidR="00193453" w:rsidRPr="00193453" w:rsidRDefault="00193453" w:rsidP="00193453">
      <w:pPr>
        <w:spacing w:after="0"/>
        <w:rPr>
          <w:sz w:val="20"/>
          <w:szCs w:val="26"/>
          <w:vertAlign w:val="superscript"/>
        </w:rPr>
      </w:pPr>
      <w:r w:rsidRPr="00193453">
        <w:rPr>
          <w:sz w:val="20"/>
          <w:szCs w:val="26"/>
        </w:rPr>
        <w:t>Anna M. Gram</w:t>
      </w:r>
      <w:r w:rsidRPr="00193453">
        <w:rPr>
          <w:sz w:val="20"/>
          <w:szCs w:val="26"/>
          <w:vertAlign w:val="superscript"/>
        </w:rPr>
        <w:t>1</w:t>
      </w:r>
      <w:r w:rsidRPr="00193453">
        <w:rPr>
          <w:sz w:val="20"/>
          <w:szCs w:val="26"/>
        </w:rPr>
        <w:t>, Lee M. Booty</w:t>
      </w:r>
      <w:r w:rsidRPr="00193453">
        <w:rPr>
          <w:sz w:val="20"/>
          <w:szCs w:val="26"/>
          <w:vertAlign w:val="superscript"/>
        </w:rPr>
        <w:t>1</w:t>
      </w:r>
      <w:r w:rsidRPr="00193453">
        <w:rPr>
          <w:sz w:val="20"/>
          <w:szCs w:val="26"/>
        </w:rPr>
        <w:t xml:space="preserve"> and Clare E. Bryant</w:t>
      </w:r>
      <w:r w:rsidRPr="00193453">
        <w:rPr>
          <w:sz w:val="20"/>
          <w:szCs w:val="26"/>
          <w:vertAlign w:val="superscript"/>
        </w:rPr>
        <w:t>1,2</w:t>
      </w:r>
    </w:p>
    <w:p w14:paraId="58C2E0C2" w14:textId="77777777" w:rsidR="00193453" w:rsidRPr="00193453" w:rsidRDefault="00193453">
      <w:pPr>
        <w:rPr>
          <w:sz w:val="20"/>
          <w:szCs w:val="26"/>
        </w:rPr>
      </w:pPr>
      <w:r w:rsidRPr="00193453">
        <w:rPr>
          <w:sz w:val="20"/>
          <w:szCs w:val="26"/>
          <w:vertAlign w:val="superscript"/>
        </w:rPr>
        <w:t>1</w:t>
      </w:r>
      <w:r w:rsidRPr="00193453">
        <w:rPr>
          <w:sz w:val="20"/>
          <w:szCs w:val="26"/>
        </w:rPr>
        <w:t xml:space="preserve">Immunology Catalyst Programme, GSK; </w:t>
      </w:r>
      <w:r w:rsidRPr="00193453">
        <w:rPr>
          <w:sz w:val="20"/>
          <w:szCs w:val="26"/>
          <w:vertAlign w:val="superscript"/>
        </w:rPr>
        <w:t>2</w:t>
      </w:r>
      <w:r w:rsidRPr="00193453">
        <w:rPr>
          <w:sz w:val="20"/>
          <w:szCs w:val="26"/>
        </w:rPr>
        <w:t>Department of Veterinary Medicine, Cambridge, UK</w:t>
      </w:r>
    </w:p>
    <w:p w14:paraId="5724BE4A" w14:textId="4EA8DFD7" w:rsidR="00EA6715" w:rsidRDefault="00FE22E7" w:rsidP="00D563C2">
      <w:pPr>
        <w:jc w:val="both"/>
        <w:rPr>
          <w:b/>
        </w:rPr>
      </w:pPr>
      <w:r>
        <w:rPr>
          <w:b/>
        </w:rPr>
        <w:t xml:space="preserve">Inflammatory and apoptotic caspases mediate two distinct forms of cell death: </w:t>
      </w:r>
      <w:proofErr w:type="spellStart"/>
      <w:r>
        <w:rPr>
          <w:b/>
        </w:rPr>
        <w:t>pyroptosis</w:t>
      </w:r>
      <w:proofErr w:type="spellEnd"/>
      <w:r>
        <w:rPr>
          <w:b/>
        </w:rPr>
        <w:t xml:space="preserve"> and apoptosis, respectively</w:t>
      </w:r>
      <w:r w:rsidR="0047708C">
        <w:rPr>
          <w:b/>
        </w:rPr>
        <w:t>.</w:t>
      </w:r>
      <w:r w:rsidR="00206A10">
        <w:rPr>
          <w:b/>
        </w:rPr>
        <w:t xml:space="preserve"> </w:t>
      </w:r>
      <w:r w:rsidR="00544F2A" w:rsidRPr="00D563C2">
        <w:rPr>
          <w:b/>
        </w:rPr>
        <w:t xml:space="preserve">Three independent studies have </w:t>
      </w:r>
      <w:r w:rsidR="00437C1E">
        <w:rPr>
          <w:b/>
        </w:rPr>
        <w:t xml:space="preserve">now </w:t>
      </w:r>
      <w:r w:rsidR="00544F2A" w:rsidRPr="00D563C2">
        <w:rPr>
          <w:b/>
        </w:rPr>
        <w:t xml:space="preserve">demonstrated that </w:t>
      </w:r>
      <w:r w:rsidR="00437C1E">
        <w:rPr>
          <w:b/>
        </w:rPr>
        <w:t xml:space="preserve">the </w:t>
      </w:r>
      <w:r w:rsidR="0019258F">
        <w:rPr>
          <w:b/>
        </w:rPr>
        <w:t>‘</w:t>
      </w:r>
      <w:r w:rsidR="00437C1E">
        <w:rPr>
          <w:b/>
        </w:rPr>
        <w:t>apoptotic</w:t>
      </w:r>
      <w:r w:rsidR="0019258F">
        <w:rPr>
          <w:b/>
        </w:rPr>
        <w:t>’</w:t>
      </w:r>
      <w:r w:rsidR="00437C1E">
        <w:rPr>
          <w:b/>
        </w:rPr>
        <w:t xml:space="preserve"> </w:t>
      </w:r>
      <w:r w:rsidR="00D563C2" w:rsidRPr="00D563C2">
        <w:rPr>
          <w:b/>
        </w:rPr>
        <w:t xml:space="preserve">caspase-8 </w:t>
      </w:r>
      <w:r>
        <w:rPr>
          <w:b/>
        </w:rPr>
        <w:t>can cleave</w:t>
      </w:r>
      <w:r w:rsidR="00544F2A" w:rsidRPr="00D563C2">
        <w:rPr>
          <w:b/>
        </w:rPr>
        <w:t xml:space="preserve"> </w:t>
      </w:r>
      <w:proofErr w:type="spellStart"/>
      <w:r w:rsidR="00544F2A" w:rsidRPr="00D563C2">
        <w:rPr>
          <w:b/>
        </w:rPr>
        <w:t>Gasdermin</w:t>
      </w:r>
      <w:proofErr w:type="spellEnd"/>
      <w:r w:rsidR="00544F2A" w:rsidRPr="00D563C2">
        <w:rPr>
          <w:b/>
        </w:rPr>
        <w:t xml:space="preserve"> D (GSDMD) </w:t>
      </w:r>
      <w:r w:rsidR="00D563C2" w:rsidRPr="00D563C2">
        <w:rPr>
          <w:b/>
        </w:rPr>
        <w:t xml:space="preserve">leading to </w:t>
      </w:r>
      <w:proofErr w:type="spellStart"/>
      <w:r>
        <w:rPr>
          <w:b/>
        </w:rPr>
        <w:t>pyroptosis</w:t>
      </w:r>
      <w:proofErr w:type="spellEnd"/>
      <w:r>
        <w:rPr>
          <w:b/>
        </w:rPr>
        <w:t xml:space="preserve">-like </w:t>
      </w:r>
      <w:r w:rsidR="00D563C2" w:rsidRPr="00D563C2">
        <w:rPr>
          <w:b/>
        </w:rPr>
        <w:t>cell death</w:t>
      </w:r>
      <w:r w:rsidR="005274FA">
        <w:rPr>
          <w:b/>
        </w:rPr>
        <w:t xml:space="preserve"> and IL-1</w:t>
      </w:r>
      <w:r w:rsidR="005274FA">
        <w:rPr>
          <w:rFonts w:cstheme="minorHAnsi"/>
          <w:b/>
        </w:rPr>
        <w:t>β</w:t>
      </w:r>
      <w:r w:rsidR="005274FA">
        <w:rPr>
          <w:b/>
        </w:rPr>
        <w:t xml:space="preserve"> release</w:t>
      </w:r>
      <w:r w:rsidR="00D563C2" w:rsidRPr="00D563C2">
        <w:rPr>
          <w:b/>
        </w:rPr>
        <w:t xml:space="preserve"> in murine macrophages</w:t>
      </w:r>
      <w:r w:rsidR="005E2841">
        <w:rPr>
          <w:b/>
        </w:rPr>
        <w:t xml:space="preserve"> </w:t>
      </w:r>
      <w:r w:rsidR="006B4DCA">
        <w:rPr>
          <w:b/>
        </w:rPr>
        <w:fldChar w:fldCharType="begin">
          <w:fldData xml:space="preserve">PEVuZE5vdGU+PENpdGU+PEF1dGhvcj5Pcm5pbmc8L0F1dGhvcj48WWVhcj4yMDE4PC9ZZWFyPjxS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</w:fldData>
        </w:fldChar>
      </w:r>
      <w:r w:rsidR="009512C5" w:rsidRPr="00D8597A">
        <w:rPr>
          <w:b/>
        </w:rPr>
        <w:instrText xml:space="preserve"> ADDIN EN.CITE </w:instrText>
      </w:r>
      <w:r w:rsidR="009512C5" w:rsidRPr="007F0630">
        <w:rPr>
          <w:b/>
        </w:rPr>
        <w:fldChar w:fldCharType="begin">
          <w:fldData xml:space="preserve">PEVuZE5vdGU+PENpdGU+PEF1dGhvcj5Pcm5pbmc8L0F1dGhvcj48WWVhcj4yMDE4PC9ZZWFyPjxS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</w:fldData>
        </w:fldChar>
      </w:r>
      <w:r w:rsidR="009512C5" w:rsidRPr="00D8597A">
        <w:rPr>
          <w:b/>
        </w:rPr>
        <w:instrText xml:space="preserve"> ADDIN EN.CITE.DATA </w:instrText>
      </w:r>
      <w:r w:rsidR="009512C5" w:rsidRPr="007F0630">
        <w:rPr>
          <w:b/>
        </w:rPr>
      </w:r>
      <w:r w:rsidR="009512C5" w:rsidRPr="007F0630">
        <w:rPr>
          <w:b/>
        </w:rPr>
        <w:fldChar w:fldCharType="end"/>
      </w:r>
      <w:r w:rsidR="006B4DCA">
        <w:rPr>
          <w:b/>
        </w:rPr>
      </w:r>
      <w:r w:rsidR="006B4DCA">
        <w:rPr>
          <w:b/>
        </w:rPr>
        <w:fldChar w:fldCharType="separate"/>
      </w:r>
      <w:r w:rsidR="009512C5">
        <w:rPr>
          <w:b/>
          <w:noProof/>
        </w:rPr>
        <w:t>[1-3]</w:t>
      </w:r>
      <w:r w:rsidR="006B4DCA">
        <w:rPr>
          <w:b/>
        </w:rPr>
        <w:fldChar w:fldCharType="end"/>
      </w:r>
      <w:r w:rsidR="00437C1E">
        <w:rPr>
          <w:b/>
        </w:rPr>
        <w:t>.</w:t>
      </w:r>
      <w:r w:rsidR="00D563C2" w:rsidRPr="00D563C2">
        <w:rPr>
          <w:b/>
        </w:rPr>
        <w:t xml:space="preserve"> </w:t>
      </w:r>
      <w:proofErr w:type="spellStart"/>
      <w:r w:rsidR="005274FA" w:rsidRPr="00D563C2">
        <w:rPr>
          <w:b/>
        </w:rPr>
        <w:t>Orning</w:t>
      </w:r>
      <w:proofErr w:type="spellEnd"/>
      <w:r w:rsidR="005274FA" w:rsidRPr="00D563C2">
        <w:rPr>
          <w:b/>
        </w:rPr>
        <w:t xml:space="preserve"> </w:t>
      </w:r>
      <w:r w:rsidR="007E120A" w:rsidRPr="007E120A">
        <w:rPr>
          <w:b/>
          <w:i/>
        </w:rPr>
        <w:t>et al</w:t>
      </w:r>
      <w:r w:rsidR="005274FA" w:rsidRPr="00D563C2">
        <w:rPr>
          <w:b/>
        </w:rPr>
        <w:t xml:space="preserve"> and Chen</w:t>
      </w:r>
      <w:r w:rsidR="009D6037">
        <w:rPr>
          <w:b/>
        </w:rPr>
        <w:t>/Demarco</w:t>
      </w:r>
      <w:r w:rsidR="005274FA" w:rsidRPr="00D563C2">
        <w:rPr>
          <w:b/>
        </w:rPr>
        <w:t xml:space="preserve"> </w:t>
      </w:r>
      <w:r w:rsidR="007E120A" w:rsidRPr="007E120A">
        <w:rPr>
          <w:b/>
          <w:i/>
        </w:rPr>
        <w:t>et al</w:t>
      </w:r>
      <w:r w:rsidR="005274FA">
        <w:rPr>
          <w:b/>
        </w:rPr>
        <w:t xml:space="preserve"> </w:t>
      </w:r>
      <w:r w:rsidR="000B3A4E">
        <w:rPr>
          <w:b/>
        </w:rPr>
        <w:t xml:space="preserve">also </w:t>
      </w:r>
      <w:r w:rsidR="005274FA">
        <w:rPr>
          <w:b/>
        </w:rPr>
        <w:t xml:space="preserve">show that the NLRP3 inflammasome </w:t>
      </w:r>
      <w:r w:rsidR="00437C1E">
        <w:rPr>
          <w:b/>
        </w:rPr>
        <w:t>is</w:t>
      </w:r>
      <w:r w:rsidR="005274FA">
        <w:rPr>
          <w:b/>
        </w:rPr>
        <w:t xml:space="preserve"> activated d</w:t>
      </w:r>
      <w:r w:rsidR="00D563C2">
        <w:rPr>
          <w:b/>
        </w:rPr>
        <w:t>ownstream of</w:t>
      </w:r>
      <w:r w:rsidR="005274FA">
        <w:rPr>
          <w:b/>
        </w:rPr>
        <w:t xml:space="preserve"> active</w:t>
      </w:r>
      <w:r w:rsidR="00D563C2">
        <w:rPr>
          <w:b/>
        </w:rPr>
        <w:t xml:space="preserve"> </w:t>
      </w:r>
      <w:r w:rsidR="005274FA">
        <w:rPr>
          <w:b/>
        </w:rPr>
        <w:t xml:space="preserve">caspase-8, but </w:t>
      </w:r>
      <w:r w:rsidR="00437C1E">
        <w:rPr>
          <w:b/>
        </w:rPr>
        <w:t xml:space="preserve">they </w:t>
      </w:r>
      <w:r>
        <w:rPr>
          <w:b/>
        </w:rPr>
        <w:t>attribute this</w:t>
      </w:r>
      <w:r w:rsidR="005274FA">
        <w:rPr>
          <w:b/>
        </w:rPr>
        <w:t xml:space="preserve"> inflammasome activation to </w:t>
      </w:r>
      <w:r>
        <w:rPr>
          <w:b/>
        </w:rPr>
        <w:t>different pore-forming proteins</w:t>
      </w:r>
      <w:r w:rsidR="00937F6B">
        <w:rPr>
          <w:b/>
        </w:rPr>
        <w:t>, GSDMD and Pannexin-1, respectively</w:t>
      </w:r>
      <w:r w:rsidR="00384C21">
        <w:rPr>
          <w:b/>
        </w:rPr>
        <w:t xml:space="preserve"> </w:t>
      </w:r>
      <w:r w:rsidR="00384C21">
        <w:rPr>
          <w:b/>
        </w:rPr>
        <w:fldChar w:fldCharType="begin">
          <w:fldData xml:space="preserve">PEVuZE5vdGU+PENpdGU+PEF1dGhvcj5Pcm5pbmc8L0F1dGhvcj48WWVhcj4yMDE4PC9ZZWFyPjxS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</w:fldData>
        </w:fldChar>
      </w:r>
      <w:r w:rsidR="009512C5">
        <w:rPr>
          <w:b/>
        </w:rPr>
        <w:instrText xml:space="preserve"> ADDIN EN.CITE </w:instrText>
      </w:r>
      <w:r w:rsidR="009512C5">
        <w:rPr>
          <w:b/>
        </w:rPr>
        <w:fldChar w:fldCharType="begin">
          <w:fldData xml:space="preserve">PEVuZE5vdGU+PENpdGU+PEF1dGhvcj5Pcm5pbmc8L0F1dGhvcj48WWVhcj4yMDE4PC9ZZWFyPjxS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</w:fldData>
        </w:fldChar>
      </w:r>
      <w:r w:rsidR="009512C5">
        <w:rPr>
          <w:b/>
        </w:rPr>
        <w:instrText xml:space="preserve"> ADDIN EN.CITE.DATA </w:instrText>
      </w:r>
      <w:r w:rsidR="009512C5">
        <w:rPr>
          <w:b/>
        </w:rPr>
      </w:r>
      <w:r w:rsidR="009512C5">
        <w:rPr>
          <w:b/>
        </w:rPr>
        <w:fldChar w:fldCharType="end"/>
      </w:r>
      <w:r w:rsidR="00384C21">
        <w:rPr>
          <w:b/>
        </w:rPr>
      </w:r>
      <w:r w:rsidR="00384C21">
        <w:rPr>
          <w:b/>
        </w:rPr>
        <w:fldChar w:fldCharType="separate"/>
      </w:r>
      <w:r w:rsidR="009512C5">
        <w:rPr>
          <w:b/>
          <w:noProof/>
        </w:rPr>
        <w:t>[1, 3]</w:t>
      </w:r>
      <w:r w:rsidR="00384C21">
        <w:rPr>
          <w:b/>
        </w:rPr>
        <w:fldChar w:fldCharType="end"/>
      </w:r>
      <w:r w:rsidR="005274FA">
        <w:rPr>
          <w:b/>
        </w:rPr>
        <w:t xml:space="preserve">. </w:t>
      </w:r>
    </w:p>
    <w:p w14:paraId="37A4FE37" w14:textId="193668D1" w:rsidR="00CA72D6" w:rsidRDefault="00BA04C4" w:rsidP="004A07EB">
      <w:pPr>
        <w:spacing w:before="240"/>
        <w:jc w:val="both"/>
      </w:pPr>
      <w:r>
        <w:t>Different forms of p</w:t>
      </w:r>
      <w:r w:rsidR="00437C1E">
        <w:t xml:space="preserve">rogrammed cell death </w:t>
      </w:r>
      <w:r>
        <w:t>are distinguished by distinct morpholog</w:t>
      </w:r>
      <w:r w:rsidR="00523A0D">
        <w:t>ical changes</w:t>
      </w:r>
      <w:r>
        <w:t xml:space="preserve"> and </w:t>
      </w:r>
      <w:r w:rsidR="00067B6B">
        <w:t xml:space="preserve">the </w:t>
      </w:r>
      <w:r w:rsidR="00DB34EF">
        <w:t xml:space="preserve">proteins </w:t>
      </w:r>
      <w:r>
        <w:t>involved (Figure 1</w:t>
      </w:r>
      <w:r w:rsidR="000B3A4E">
        <w:t>a, b</w:t>
      </w:r>
      <w:r w:rsidR="00B6408C">
        <w:t>, c</w:t>
      </w:r>
      <w:r>
        <w:t>)</w:t>
      </w:r>
      <w:r w:rsidR="00B11918">
        <w:t xml:space="preserve"> </w:t>
      </w:r>
      <w:r w:rsidR="00B11918">
        <w:fldChar w:fldCharType="begin">
          <w:fldData xml:space="preserve">PEVuZE5vdGU+PENpdGU+PEF1dGhvcj5HYWxsdXp6aTwvQXV0aG9yPjxZZWFyPjIwMTg8L1llYXI+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</w:fldData>
        </w:fldChar>
      </w:r>
      <w:r w:rsidR="009512C5">
        <w:instrText xml:space="preserve"> ADDIN EN.CITE </w:instrText>
      </w:r>
      <w:r w:rsidR="009512C5">
        <w:fldChar w:fldCharType="begin">
          <w:fldData xml:space="preserve">PEVuZE5vdGU+PENpdGU+PEF1dGhvcj5HYWxsdXp6aTwvQXV0aG9yPjxZZWFyPjIwMTg8L1llYXI+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</w:fldData>
        </w:fldChar>
      </w:r>
      <w:r w:rsidR="009512C5">
        <w:instrText xml:space="preserve"> ADDIN EN.CITE.DATA </w:instrText>
      </w:r>
      <w:r w:rsidR="009512C5">
        <w:fldChar w:fldCharType="end"/>
      </w:r>
      <w:r w:rsidR="00B11918">
        <w:fldChar w:fldCharType="separate"/>
      </w:r>
      <w:r w:rsidR="009512C5">
        <w:rPr>
          <w:noProof/>
        </w:rPr>
        <w:t>[4]</w:t>
      </w:r>
      <w:r w:rsidR="00B11918">
        <w:fldChar w:fldCharType="end"/>
      </w:r>
      <w:r>
        <w:t xml:space="preserve">. Apoptosis </w:t>
      </w:r>
      <w:r w:rsidR="007E120A">
        <w:t>is well</w:t>
      </w:r>
      <w:r>
        <w:t xml:space="preserve"> characterized as non-inflammatory cell death triggered either by extrinsic</w:t>
      </w:r>
      <w:r w:rsidR="003757C5">
        <w:t xml:space="preserve"> </w:t>
      </w:r>
      <w:r>
        <w:t xml:space="preserve">or intrinsic </w:t>
      </w:r>
      <w:r w:rsidR="003757C5">
        <w:t>stimuli</w:t>
      </w:r>
      <w:r w:rsidR="00523A0D">
        <w:t xml:space="preserve">, followed by </w:t>
      </w:r>
      <w:r w:rsidR="007E120A">
        <w:t xml:space="preserve">consequential </w:t>
      </w:r>
      <w:r w:rsidR="003757C5">
        <w:t>activa</w:t>
      </w:r>
      <w:r w:rsidR="00FA5947">
        <w:t>tion of initiator caspase</w:t>
      </w:r>
      <w:r w:rsidR="007E120A">
        <w:t>s</w:t>
      </w:r>
      <w:r w:rsidR="00FA5947">
        <w:t xml:space="preserve"> (caspase-8 or -9</w:t>
      </w:r>
      <w:r w:rsidR="003757C5">
        <w:t xml:space="preserve">) and </w:t>
      </w:r>
      <w:r w:rsidR="00FA5947">
        <w:t>executioner caspases (caspase-3- and -7</w:t>
      </w:r>
      <w:r w:rsidR="003757C5">
        <w:t>).</w:t>
      </w:r>
      <w:r w:rsidR="007E120A">
        <w:t xml:space="preserve"> This leads to cell shrinking, membrane blebbing, DNA</w:t>
      </w:r>
      <w:r w:rsidR="000B3A4E">
        <w:t xml:space="preserve"> fragmentation</w:t>
      </w:r>
      <w:r w:rsidR="007E120A">
        <w:t xml:space="preserve"> and formation of apoptotic bodies containing cellular contents. </w:t>
      </w:r>
      <w:r w:rsidR="006944C7">
        <w:t>N</w:t>
      </w:r>
      <w:r w:rsidR="003757C5">
        <w:t>ecroptosis, a necrotic form of cell death,</w:t>
      </w:r>
      <w:r w:rsidR="006944C7">
        <w:t xml:space="preserve"> can occur</w:t>
      </w:r>
      <w:r w:rsidR="003757C5">
        <w:t xml:space="preserve"> upon </w:t>
      </w:r>
      <w:r w:rsidR="00FA5947">
        <w:t xml:space="preserve">ligation of death receptors by </w:t>
      </w:r>
      <w:r w:rsidR="003757C5">
        <w:t>proapo</w:t>
      </w:r>
      <w:r w:rsidR="00206A10">
        <w:t>p</w:t>
      </w:r>
      <w:r w:rsidR="003757C5">
        <w:t>totic stimuli</w:t>
      </w:r>
      <w:r w:rsidR="006944C7">
        <w:t>, such as TNF</w:t>
      </w:r>
      <w:r w:rsidR="002E4BF9">
        <w:rPr>
          <w:rFonts w:cstheme="minorHAnsi"/>
        </w:rPr>
        <w:t>α</w:t>
      </w:r>
      <w:r w:rsidR="006944C7">
        <w:t xml:space="preserve">, </w:t>
      </w:r>
      <w:r w:rsidR="003757C5">
        <w:t>in the absence of caspase</w:t>
      </w:r>
      <w:r w:rsidR="00FA5947">
        <w:t>-8</w:t>
      </w:r>
      <w:r w:rsidR="003757C5">
        <w:t xml:space="preserve"> activation. The pore-forming protein MLKL mediates plasma </w:t>
      </w:r>
      <w:r w:rsidR="00206A10">
        <w:t>membrane</w:t>
      </w:r>
      <w:r w:rsidR="003757C5">
        <w:t xml:space="preserve"> disruption, cell swelling and eventual cell lysis</w:t>
      </w:r>
      <w:r w:rsidR="006944C7">
        <w:t xml:space="preserve">. </w:t>
      </w:r>
      <w:proofErr w:type="spellStart"/>
      <w:r w:rsidR="003757C5">
        <w:t>Pyroptosis</w:t>
      </w:r>
      <w:proofErr w:type="spellEnd"/>
      <w:r w:rsidR="003757C5">
        <w:t xml:space="preserve">, another </w:t>
      </w:r>
      <w:r w:rsidR="00D51AF2">
        <w:t xml:space="preserve">form of </w:t>
      </w:r>
      <w:r w:rsidR="003757C5">
        <w:t xml:space="preserve">necrotic cell death, </w:t>
      </w:r>
      <w:r w:rsidR="004A07EB">
        <w:t>is</w:t>
      </w:r>
      <w:r w:rsidR="00FA5947">
        <w:t xml:space="preserve"> typically</w:t>
      </w:r>
      <w:r w:rsidR="004A07EB">
        <w:t xml:space="preserve"> triggered</w:t>
      </w:r>
      <w:r w:rsidR="00CA72D6">
        <w:t xml:space="preserve"> </w:t>
      </w:r>
      <w:r w:rsidR="004A07EB">
        <w:t xml:space="preserve">by activation of </w:t>
      </w:r>
      <w:r w:rsidR="008D10E7">
        <w:t xml:space="preserve">pro-inflammatory </w:t>
      </w:r>
      <w:r w:rsidR="00CA72D6">
        <w:t>caspase</w:t>
      </w:r>
      <w:r w:rsidR="004A07EB">
        <w:t>-1/-4/-5</w:t>
      </w:r>
      <w:r w:rsidR="005E2841">
        <w:t xml:space="preserve"> in humans</w:t>
      </w:r>
      <w:r w:rsidR="004A07EB">
        <w:t xml:space="preserve"> (</w:t>
      </w:r>
      <w:r w:rsidR="002E4BF9">
        <w:t>caspase</w:t>
      </w:r>
      <w:r w:rsidR="004A07EB">
        <w:t>-1/-11 in mice)</w:t>
      </w:r>
      <w:r w:rsidR="00CA72D6">
        <w:t xml:space="preserve">, which </w:t>
      </w:r>
      <w:r w:rsidR="004A07EB">
        <w:t xml:space="preserve">leads to </w:t>
      </w:r>
      <w:r w:rsidR="00CA72D6">
        <w:t>GSDMD cleavage</w:t>
      </w:r>
      <w:r w:rsidR="006944C7">
        <w:t xml:space="preserve">, </w:t>
      </w:r>
      <w:r w:rsidR="00CA72D6">
        <w:t>pore formation and</w:t>
      </w:r>
      <w:r w:rsidR="006944C7">
        <w:t xml:space="preserve"> eventual</w:t>
      </w:r>
      <w:r w:rsidR="00CA72D6">
        <w:t xml:space="preserve"> cell lysis.</w:t>
      </w:r>
      <w:r w:rsidR="0019258F">
        <w:t xml:space="preserve"> </w:t>
      </w:r>
      <w:r w:rsidR="004A07EB">
        <w:t xml:space="preserve">Caspase-1 is activated by the formation of the multi-protein complexes termed inflammasomes consisting of a cytosolic pathogen-recognition receptor (e.g. NLRP3) and the adaptor protein ASC, which recruits caspase-1. </w:t>
      </w:r>
      <w:proofErr w:type="spellStart"/>
      <w:r w:rsidR="004A07EB">
        <w:t>Pyroptosis</w:t>
      </w:r>
      <w:proofErr w:type="spellEnd"/>
      <w:r w:rsidR="0019258F">
        <w:t xml:space="preserve"> promotes inflammation by release of the cytok</w:t>
      </w:r>
      <w:r w:rsidR="000E672B">
        <w:t>ines IL-1</w:t>
      </w:r>
      <w:r w:rsidR="00B5113F">
        <w:rPr>
          <w:rFonts w:cstheme="minorHAnsi"/>
        </w:rPr>
        <w:t>β</w:t>
      </w:r>
      <w:r w:rsidR="000E672B">
        <w:t xml:space="preserve"> and IL-18 as well as</w:t>
      </w:r>
      <w:r w:rsidR="0019258F">
        <w:t xml:space="preserve"> proteins and nucleic acids acting as danger signals. </w:t>
      </w:r>
    </w:p>
    <w:p w14:paraId="4FB95BF2" w14:textId="6CB85D6C" w:rsidR="00BD09DD" w:rsidRDefault="000B3A4E" w:rsidP="00BD09DD">
      <w:pPr>
        <w:jc w:val="both"/>
      </w:pPr>
      <w:r>
        <w:t>D</w:t>
      </w:r>
      <w:r w:rsidR="000658B6">
        <w:t xml:space="preserve">iverse </w:t>
      </w:r>
      <w:r w:rsidR="00A65551">
        <w:t>forms</w:t>
      </w:r>
      <w:r w:rsidR="000658B6">
        <w:t xml:space="preserve"> of cell death were </w:t>
      </w:r>
      <w:r>
        <w:t xml:space="preserve">traditionally </w:t>
      </w:r>
      <w:r w:rsidR="000658B6">
        <w:t>thought to be independent of each other</w:t>
      </w:r>
      <w:r w:rsidR="00A65551">
        <w:t>, but emerging evidence is challenging t</w:t>
      </w:r>
      <w:r w:rsidR="00523A0D">
        <w:t>his view.</w:t>
      </w:r>
      <w:r w:rsidR="004A07EB">
        <w:t xml:space="preserve"> </w:t>
      </w:r>
      <w:r w:rsidR="008D10E7">
        <w:t xml:space="preserve">In </w:t>
      </w:r>
      <w:r>
        <w:t>a variety of</w:t>
      </w:r>
      <w:r w:rsidR="008D10E7">
        <w:t xml:space="preserve"> scenarios including </w:t>
      </w:r>
      <w:r w:rsidR="00094972">
        <w:t xml:space="preserve">infection with different </w:t>
      </w:r>
      <w:r w:rsidR="008C177A" w:rsidRPr="008C177A">
        <w:rPr>
          <w:i/>
        </w:rPr>
        <w:t>Yersinia</w:t>
      </w:r>
      <w:r w:rsidR="008C177A">
        <w:t xml:space="preserve"> </w:t>
      </w:r>
      <w:r w:rsidR="00094972">
        <w:t xml:space="preserve">species such as </w:t>
      </w:r>
      <w:r w:rsidR="00094972" w:rsidRPr="00094972">
        <w:rPr>
          <w:i/>
        </w:rPr>
        <w:t>Y.</w:t>
      </w:r>
      <w:r w:rsidR="00B6408C">
        <w:rPr>
          <w:i/>
        </w:rPr>
        <w:t xml:space="preserve"> </w:t>
      </w:r>
      <w:r w:rsidR="00094972" w:rsidRPr="00094972">
        <w:rPr>
          <w:i/>
        </w:rPr>
        <w:t>pestis</w:t>
      </w:r>
      <w:r w:rsidR="00094972">
        <w:t xml:space="preserve"> and </w:t>
      </w:r>
      <w:r w:rsidR="00094972" w:rsidRPr="00094972">
        <w:rPr>
          <w:i/>
        </w:rPr>
        <w:t>Y.</w:t>
      </w:r>
      <w:r w:rsidR="00B6408C">
        <w:rPr>
          <w:i/>
        </w:rPr>
        <w:t xml:space="preserve"> </w:t>
      </w:r>
      <w:r w:rsidR="00094972" w:rsidRPr="00094972">
        <w:rPr>
          <w:i/>
        </w:rPr>
        <w:t>pseudotuberculosis</w:t>
      </w:r>
      <w:r w:rsidR="008D10E7">
        <w:t xml:space="preserve">, </w:t>
      </w:r>
      <w:r w:rsidR="004A07EB">
        <w:t xml:space="preserve">activation of the apoptotic </w:t>
      </w:r>
      <w:r w:rsidR="008D10E7">
        <w:t>caspase-8 and inflammatory cell death have bee</w:t>
      </w:r>
      <w:r w:rsidR="00F66B7E">
        <w:t>n ob</w:t>
      </w:r>
      <w:r>
        <w:t>s</w:t>
      </w:r>
      <w:r w:rsidR="00F66B7E">
        <w:t xml:space="preserve">erved to coincide </w:t>
      </w:r>
      <w:r w:rsidR="00F66B7E">
        <w:fldChar w:fldCharType="begin">
          <w:fldData xml:space="preserve">PEVuZE5vdGU+PENpdGU+PEF1dGhvcj5QaGlsaXA8L0F1dGhvcj48WWVhcj4yMDE0PC9ZZWFyPjxS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==
</w:fldData>
        </w:fldChar>
      </w:r>
      <w:r w:rsidR="009512C5" w:rsidRPr="00523A0D">
        <w:instrText xml:space="preserve"> ADDIN EN.CITE </w:instrText>
      </w:r>
      <w:r w:rsidR="009512C5" w:rsidRPr="007F0630">
        <w:fldChar w:fldCharType="begin">
          <w:fldData xml:space="preserve">PEVuZE5vdGU+PENpdGU+PEF1dGhvcj5QaGlsaXA8L0F1dGhvcj48WWVhcj4yMDE0PC9ZZWFyPjxS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==
</w:fldData>
        </w:fldChar>
      </w:r>
      <w:r w:rsidR="009512C5" w:rsidRPr="00523A0D">
        <w:instrText xml:space="preserve"> ADDIN EN.CITE.DATA </w:instrText>
      </w:r>
      <w:r w:rsidR="009512C5" w:rsidRPr="007F0630">
        <w:fldChar w:fldCharType="end"/>
      </w:r>
      <w:r w:rsidR="00F66B7E">
        <w:fldChar w:fldCharType="separate"/>
      </w:r>
      <w:r w:rsidR="009512C5">
        <w:rPr>
          <w:noProof/>
        </w:rPr>
        <w:t>[5-7]</w:t>
      </w:r>
      <w:r w:rsidR="00F66B7E">
        <w:fldChar w:fldCharType="end"/>
      </w:r>
      <w:r w:rsidR="008D10E7">
        <w:t xml:space="preserve">. </w:t>
      </w:r>
      <w:r w:rsidR="00523A0D">
        <w:t xml:space="preserve"> </w:t>
      </w:r>
      <w:r w:rsidR="00A65551">
        <w:t>Now, t</w:t>
      </w:r>
      <w:r w:rsidR="00CA72D6">
        <w:t xml:space="preserve">hree independent studies </w:t>
      </w:r>
      <w:r w:rsidR="00A65551">
        <w:t xml:space="preserve">have revealed </w:t>
      </w:r>
      <w:r w:rsidR="00D8597A">
        <w:t>synchronicity</w:t>
      </w:r>
      <w:r w:rsidR="00A65551">
        <w:t xml:space="preserve"> </w:t>
      </w:r>
      <w:r w:rsidR="008D10E7">
        <w:t xml:space="preserve">between caspase-8 activity and </w:t>
      </w:r>
      <w:r w:rsidR="006D2B73">
        <w:t>GSDMD-mediated cell death</w:t>
      </w:r>
      <w:r w:rsidR="00FF7348">
        <w:t xml:space="preserve"> </w:t>
      </w:r>
      <w:r w:rsidR="00B6408C">
        <w:t>in multiple scenarios</w:t>
      </w:r>
      <w:r w:rsidR="00523A0D">
        <w:t xml:space="preserve"> </w:t>
      </w:r>
      <w:r w:rsidR="00B6408C">
        <w:t>(Figure 1d</w:t>
      </w:r>
      <w:r w:rsidR="00FF7348">
        <w:t>)</w:t>
      </w:r>
      <w:r w:rsidR="008D10E7">
        <w:t xml:space="preserve">. </w:t>
      </w:r>
      <w:r>
        <w:t>U</w:t>
      </w:r>
      <w:r w:rsidR="00A65551">
        <w:t>tilising a</w:t>
      </w:r>
      <w:r w:rsidR="008C177A">
        <w:t xml:space="preserve"> combination of the apoptosis trigger TNF</w:t>
      </w:r>
      <w:r>
        <w:rPr>
          <w:rFonts w:ascii="Symbol" w:hAnsi="Symbol"/>
        </w:rPr>
        <w:t></w:t>
      </w:r>
      <w:r w:rsidR="008C177A">
        <w:t xml:space="preserve"> and pharmacological inhibitors</w:t>
      </w:r>
      <w:r w:rsidR="00C92735">
        <w:t xml:space="preserve"> blocking pro-survival signals</w:t>
      </w:r>
      <w:r w:rsidR="008C177A">
        <w:t xml:space="preserve"> (e.g. SMAC mimetic or </w:t>
      </w:r>
      <w:r>
        <w:t xml:space="preserve">the </w:t>
      </w:r>
      <w:r w:rsidR="008C177A">
        <w:t>TAK1 inhibitor</w:t>
      </w:r>
      <w:r w:rsidR="00F95ADD">
        <w:t xml:space="preserve"> 5z-7-oxozeaenol</w:t>
      </w:r>
      <w:r w:rsidR="008C177A">
        <w:t>)</w:t>
      </w:r>
      <w:r w:rsidR="00A65551">
        <w:t xml:space="preserve">, </w:t>
      </w:r>
      <w:r w:rsidR="009D6037">
        <w:t xml:space="preserve">Chen/Demarco </w:t>
      </w:r>
      <w:r w:rsidR="009D6037" w:rsidRPr="00E65B2D">
        <w:rPr>
          <w:i/>
        </w:rPr>
        <w:t>et</w:t>
      </w:r>
      <w:r w:rsidR="009D6037" w:rsidRPr="005E2DEB">
        <w:rPr>
          <w:i/>
        </w:rPr>
        <w:t xml:space="preserve"> al</w:t>
      </w:r>
      <w:r w:rsidR="009D6037">
        <w:t xml:space="preserve"> </w:t>
      </w:r>
      <w:r w:rsidR="001D7D00">
        <w:t>observe</w:t>
      </w:r>
      <w:r w:rsidR="008C177A">
        <w:t xml:space="preserve"> inflammatory caspase-8-mediated cell death</w:t>
      </w:r>
      <w:r w:rsidR="00F95ADD">
        <w:t xml:space="preserve"> in murine macrophages</w:t>
      </w:r>
      <w:r w:rsidR="00FF7348">
        <w:t xml:space="preserve"> </w:t>
      </w:r>
      <w:r w:rsidR="00FF7348">
        <w:fldChar w:fldCharType="begin"/>
      </w:r>
      <w:r w:rsidR="00FF7348">
        <w:instrText xml:space="preserve"> ADDIN EN.CITE &lt;EndNote&gt;&lt;Cite&gt;&lt;Author&gt;Chen&lt;/Author&gt;&lt;Year&gt;2019&lt;/Year&gt;&lt;RecNum&gt;295&lt;/RecNum&gt;&lt;DisplayText&gt;[3]&lt;/DisplayText&gt;&lt;record&gt;&lt;rec-number&gt;295&lt;/rec-number&gt;&lt;foreign-keys&gt;&lt;key app="EN" db-id="95v5tvzdf0ff0kexsxlvrvreef0rpdrxwr9t" timestamp="1552317228"&gt;295&lt;/key&gt;&lt;/foreign-keys&gt;&lt;ref-type name="Journal Article"&gt;17&lt;/ref-type&gt;&lt;contributors&gt;&lt;authors&gt;&lt;author&gt;Chen, KW; Demarco, B; Heilig, R; Shkarina, K; Boettcher, A; Farady, CJ; Pelczar, P; Broz, P&lt;/author&gt;&lt;/authors&gt;&lt;/contributors&gt;&lt;titles&gt;&lt;title&gt;Extrinsic and intrinsic apoptosis activate Pannexin-1 to drive NLRP3 inflammasome assembly&lt;/title&gt;&lt;secondary-title&gt;EMBO J&lt;/secondary-title&gt;&lt;/titles&gt;&lt;periodical&gt;&lt;full-title&gt;EMBO J&lt;/full-title&gt;&lt;/periodical&gt;&lt;dates&gt;&lt;year&gt;2019&lt;/year&gt;&lt;/dates&gt;&lt;urls&gt;&lt;/urls&gt;&lt;/record&gt;&lt;/Cite&gt;&lt;/EndNote&gt;</w:instrText>
      </w:r>
      <w:r w:rsidR="00FF7348">
        <w:fldChar w:fldCharType="separate"/>
      </w:r>
      <w:r w:rsidR="00FF7348">
        <w:rPr>
          <w:noProof/>
        </w:rPr>
        <w:t>[3]</w:t>
      </w:r>
      <w:r w:rsidR="00FF7348">
        <w:fldChar w:fldCharType="end"/>
      </w:r>
      <w:r w:rsidR="008C177A">
        <w:t xml:space="preserve">. </w:t>
      </w:r>
      <w:r w:rsidR="00A65551">
        <w:t xml:space="preserve">Additionally, </w:t>
      </w:r>
      <w:proofErr w:type="spellStart"/>
      <w:r w:rsidR="00CA72D6">
        <w:t>Sarhan</w:t>
      </w:r>
      <w:proofErr w:type="spellEnd"/>
      <w:r w:rsidR="00CA72D6">
        <w:t xml:space="preserve"> </w:t>
      </w:r>
      <w:r w:rsidR="007E120A" w:rsidRPr="007E120A">
        <w:rPr>
          <w:i/>
        </w:rPr>
        <w:t>et al</w:t>
      </w:r>
      <w:r w:rsidR="00CA72D6">
        <w:t xml:space="preserve"> and</w:t>
      </w:r>
      <w:r w:rsidR="00CA72D6" w:rsidRPr="00CA72D6">
        <w:t xml:space="preserve"> </w:t>
      </w:r>
      <w:proofErr w:type="spellStart"/>
      <w:r w:rsidR="00CA72D6" w:rsidRPr="00CA72D6">
        <w:t>Orning</w:t>
      </w:r>
      <w:proofErr w:type="spellEnd"/>
      <w:r w:rsidR="00CA72D6" w:rsidRPr="00CA72D6">
        <w:t xml:space="preserve"> </w:t>
      </w:r>
      <w:r w:rsidR="007E120A" w:rsidRPr="007E120A">
        <w:rPr>
          <w:i/>
        </w:rPr>
        <w:t>et al</w:t>
      </w:r>
      <w:r w:rsidR="00206A10">
        <w:t xml:space="preserve"> </w:t>
      </w:r>
      <w:r w:rsidR="00094972">
        <w:t>also observe caspase-8 driven inflammatory cell death studying</w:t>
      </w:r>
      <w:r w:rsidR="00206A10">
        <w:t xml:space="preserve"> </w:t>
      </w:r>
      <w:r w:rsidR="00094972">
        <w:t>TNF</w:t>
      </w:r>
      <w:r>
        <w:rPr>
          <w:rFonts w:ascii="Symbol" w:hAnsi="Symbol"/>
        </w:rPr>
        <w:t></w:t>
      </w:r>
      <w:r w:rsidR="00094972">
        <w:t xml:space="preserve">/TAK1 inhibitor co-stimulation or infection with </w:t>
      </w:r>
      <w:r w:rsidR="00C10286" w:rsidRPr="00CA72D6">
        <w:rPr>
          <w:i/>
        </w:rPr>
        <w:t>Yersinia</w:t>
      </w:r>
      <w:r w:rsidR="00094972">
        <w:t xml:space="preserve">, which inhibits TAK1 through the bacterial protein </w:t>
      </w:r>
      <w:proofErr w:type="spellStart"/>
      <w:r w:rsidR="00094972">
        <w:t>YopJ</w:t>
      </w:r>
      <w:proofErr w:type="spellEnd"/>
      <w:r w:rsidR="00094972">
        <w:t xml:space="preserve"> </w:t>
      </w:r>
      <w:r w:rsidR="004F3497">
        <w:fldChar w:fldCharType="begin">
          <w:fldData xml:space="preserve">PEVuZE5vdGU+PENpdGU+PEF1dGhvcj5TYXJoYW48L0F1dGhvcj48WWVhcj4yMDE4PC9ZZWFyPjxS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</w:fldData>
        </w:fldChar>
      </w:r>
      <w:r w:rsidR="004F3497">
        <w:instrText xml:space="preserve"> ADDIN EN.CITE </w:instrText>
      </w:r>
      <w:r w:rsidR="004F3497">
        <w:fldChar w:fldCharType="begin">
          <w:fldData xml:space="preserve">PEVuZE5vdGU+PENpdGU+PEF1dGhvcj5TYXJoYW48L0F1dGhvcj48WWVhcj4yMDE4PC9ZZWFyPjxS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</w:fldData>
        </w:fldChar>
      </w:r>
      <w:r w:rsidR="004F3497">
        <w:instrText xml:space="preserve"> ADDIN EN.CITE.DATA </w:instrText>
      </w:r>
      <w:r w:rsidR="004F3497">
        <w:fldChar w:fldCharType="end"/>
      </w:r>
      <w:r w:rsidR="004F3497">
        <w:fldChar w:fldCharType="separate"/>
      </w:r>
      <w:r w:rsidR="004F3497">
        <w:rPr>
          <w:noProof/>
        </w:rPr>
        <w:t>[1, 2]</w:t>
      </w:r>
      <w:r w:rsidR="004F3497">
        <w:fldChar w:fldCharType="end"/>
      </w:r>
      <w:r w:rsidR="00206A10">
        <w:t xml:space="preserve">. </w:t>
      </w:r>
      <w:proofErr w:type="spellStart"/>
      <w:r w:rsidR="00206A10">
        <w:t>Sarhan</w:t>
      </w:r>
      <w:proofErr w:type="spellEnd"/>
      <w:r w:rsidR="00206A10">
        <w:t xml:space="preserve"> </w:t>
      </w:r>
      <w:r w:rsidR="007E120A" w:rsidRPr="007E120A">
        <w:rPr>
          <w:i/>
        </w:rPr>
        <w:t>et al</w:t>
      </w:r>
      <w:r w:rsidR="00206A10">
        <w:t xml:space="preserve"> est</w:t>
      </w:r>
      <w:r w:rsidR="00F95ADD">
        <w:t>ablished that the</w:t>
      </w:r>
      <w:r w:rsidR="003A300C">
        <w:t xml:space="preserve"> necrotic</w:t>
      </w:r>
      <w:r w:rsidR="00206A10">
        <w:t xml:space="preserve"> cell death </w:t>
      </w:r>
      <w:r w:rsidR="00ED2F29">
        <w:t xml:space="preserve">they </w:t>
      </w:r>
      <w:r w:rsidR="00206A10">
        <w:t xml:space="preserve">observed </w:t>
      </w:r>
      <w:r w:rsidR="007D256D">
        <w:t xml:space="preserve">resembled </w:t>
      </w:r>
      <w:proofErr w:type="spellStart"/>
      <w:r w:rsidR="007D256D">
        <w:t>pyroptosis</w:t>
      </w:r>
      <w:proofErr w:type="spellEnd"/>
      <w:r w:rsidR="007D256D">
        <w:t xml:space="preserve"> based on the timing of uptake of the nuclear dye PI and Annexin V staining of the </w:t>
      </w:r>
      <w:r w:rsidR="002E4BF9">
        <w:t xml:space="preserve">plasma </w:t>
      </w:r>
      <w:r w:rsidR="007D256D">
        <w:t>membrane</w:t>
      </w:r>
      <w:r w:rsidR="000C79F5">
        <w:t xml:space="preserve"> </w:t>
      </w:r>
      <w:r w:rsidR="000C79F5">
        <w:fldChar w:fldCharType="begin">
          <w:fldData xml:space="preserve">PEVuZE5vdGU+PENpdGU+PEF1dGhvcj5TYXJoYW48L0F1dGhvcj48WWVhcj4yMDE4PC9ZZWFyPjxS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==
</w:fldData>
        </w:fldChar>
      </w:r>
      <w:r w:rsidR="009512C5">
        <w:instrText xml:space="preserve"> ADDIN EN.CITE </w:instrText>
      </w:r>
      <w:r w:rsidR="009512C5">
        <w:fldChar w:fldCharType="begin">
          <w:fldData xml:space="preserve">PEVuZE5vdGU+PENpdGU+PEF1dGhvcj5TYXJoYW48L0F1dGhvcj48WWVhcj4yMDE4PC9ZZWFyPjxS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==
</w:fldData>
        </w:fldChar>
      </w:r>
      <w:r w:rsidR="009512C5">
        <w:instrText xml:space="preserve"> ADDIN EN.CITE.DATA </w:instrText>
      </w:r>
      <w:r w:rsidR="009512C5">
        <w:fldChar w:fldCharType="end"/>
      </w:r>
      <w:r w:rsidR="000C79F5">
        <w:fldChar w:fldCharType="separate"/>
      </w:r>
      <w:r w:rsidR="009512C5">
        <w:rPr>
          <w:noProof/>
        </w:rPr>
        <w:t>[2]</w:t>
      </w:r>
      <w:r w:rsidR="000C79F5">
        <w:fldChar w:fldCharType="end"/>
      </w:r>
      <w:r w:rsidR="007D256D">
        <w:t xml:space="preserve">. </w:t>
      </w:r>
      <w:r>
        <w:t>C</w:t>
      </w:r>
      <w:r w:rsidR="00261CE4">
        <w:t xml:space="preserve">ells from various genetic </w:t>
      </w:r>
      <w:r w:rsidR="00094972">
        <w:t>knock-out</w:t>
      </w:r>
      <w:r w:rsidR="00206A10">
        <w:t xml:space="preserve"> mice and pharmacological inhibitors </w:t>
      </w:r>
      <w:r>
        <w:t xml:space="preserve">were used </w:t>
      </w:r>
      <w:r w:rsidR="00206A10">
        <w:t>to di</w:t>
      </w:r>
      <w:r w:rsidR="00F95ADD">
        <w:t xml:space="preserve">ssect </w:t>
      </w:r>
      <w:r w:rsidR="00D0402C">
        <w:t xml:space="preserve">this </w:t>
      </w:r>
      <w:proofErr w:type="spellStart"/>
      <w:r w:rsidR="007D256D">
        <w:t>pyroptosis</w:t>
      </w:r>
      <w:proofErr w:type="spellEnd"/>
      <w:r w:rsidR="007D256D">
        <w:t>-like</w:t>
      </w:r>
      <w:r w:rsidR="00D0402C">
        <w:t xml:space="preserve"> pathway</w:t>
      </w:r>
      <w:r w:rsidR="00427E71">
        <w:t xml:space="preserve">, </w:t>
      </w:r>
      <w:proofErr w:type="spellStart"/>
      <w:r w:rsidR="00041ED7">
        <w:t>Sarhan</w:t>
      </w:r>
      <w:proofErr w:type="spellEnd"/>
      <w:r w:rsidR="00041ED7">
        <w:t xml:space="preserve"> </w:t>
      </w:r>
      <w:r w:rsidR="007E120A" w:rsidRPr="007E120A">
        <w:rPr>
          <w:i/>
        </w:rPr>
        <w:t>et al</w:t>
      </w:r>
      <w:r w:rsidR="00041ED7">
        <w:t xml:space="preserve"> and </w:t>
      </w:r>
      <w:proofErr w:type="spellStart"/>
      <w:r w:rsidR="00041ED7">
        <w:t>Orning</w:t>
      </w:r>
      <w:proofErr w:type="spellEnd"/>
      <w:r w:rsidR="00041ED7">
        <w:t xml:space="preserve"> </w:t>
      </w:r>
      <w:r w:rsidR="007E120A" w:rsidRPr="007E120A">
        <w:rPr>
          <w:i/>
        </w:rPr>
        <w:t>et al</w:t>
      </w:r>
      <w:r w:rsidR="003A300C">
        <w:t xml:space="preserve"> uniform</w:t>
      </w:r>
      <w:r w:rsidR="00206A10">
        <w:t xml:space="preserve">ly </w:t>
      </w:r>
      <w:r w:rsidR="00F95ADD">
        <w:t>conclude</w:t>
      </w:r>
      <w:r w:rsidR="00BD09DD">
        <w:t>d</w:t>
      </w:r>
      <w:r w:rsidR="003A300C">
        <w:t xml:space="preserve"> that</w:t>
      </w:r>
      <w:r w:rsidR="001D7D00">
        <w:t xml:space="preserve"> RIP</w:t>
      </w:r>
      <w:r w:rsidR="002E4BF9">
        <w:t>K</w:t>
      </w:r>
      <w:r w:rsidR="001D7D00">
        <w:t xml:space="preserve">1-mediated activation of caspase-8 drives GSDMD cleavage and consequential </w:t>
      </w:r>
      <w:proofErr w:type="spellStart"/>
      <w:r w:rsidR="001D7D00">
        <w:t>pyroptosis</w:t>
      </w:r>
      <w:proofErr w:type="spellEnd"/>
      <w:r w:rsidR="00523A0D">
        <w:t>,</w:t>
      </w:r>
      <w:r w:rsidR="001D7D00">
        <w:t xml:space="preserve"> as measured by </w:t>
      </w:r>
      <w:r w:rsidR="002E4BF9">
        <w:t>lactate dehydrogenase (</w:t>
      </w:r>
      <w:r w:rsidR="001D7D00">
        <w:t>LDH</w:t>
      </w:r>
      <w:r w:rsidR="002E4BF9">
        <w:t>)</w:t>
      </w:r>
      <w:r w:rsidR="001D7D00">
        <w:t xml:space="preserve"> release</w:t>
      </w:r>
      <w:r w:rsidR="003A300C">
        <w:t xml:space="preserve"> </w:t>
      </w:r>
      <w:r w:rsidR="000C79F5">
        <w:fldChar w:fldCharType="begin">
          <w:fldData xml:space="preserve">PEVuZE5vdGU+PENpdGU+PEF1dGhvcj5TYXJoYW48L0F1dGhvcj48WWVhcj4yMDE4PC9ZZWFyPjxS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</w:fldData>
        </w:fldChar>
      </w:r>
      <w:r w:rsidR="009512C5" w:rsidRPr="00C31491">
        <w:instrText xml:space="preserve"> ADDIN EN.CITE </w:instrText>
      </w:r>
      <w:r w:rsidR="009512C5" w:rsidRPr="009D6037">
        <w:fldChar w:fldCharType="begin">
          <w:fldData xml:space="preserve">PEVuZE5vdGU+PENpdGU+PEF1dGhvcj5TYXJoYW48L0F1dGhvcj48WWVhcj4yMDE4PC9ZZWFyPjxS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</w:fldData>
        </w:fldChar>
      </w:r>
      <w:r w:rsidR="009512C5" w:rsidRPr="00C31491">
        <w:instrText xml:space="preserve"> ADDIN EN.CITE.DATA </w:instrText>
      </w:r>
      <w:r w:rsidR="009512C5" w:rsidRPr="009D6037">
        <w:fldChar w:fldCharType="end"/>
      </w:r>
      <w:r w:rsidR="000C79F5">
        <w:fldChar w:fldCharType="separate"/>
      </w:r>
      <w:r w:rsidR="009512C5">
        <w:rPr>
          <w:noProof/>
        </w:rPr>
        <w:t>[1, 2]</w:t>
      </w:r>
      <w:r w:rsidR="000C79F5">
        <w:fldChar w:fldCharType="end"/>
      </w:r>
      <w:r w:rsidR="00427E71">
        <w:t>.</w:t>
      </w:r>
      <w:r w:rsidR="00523A0D">
        <w:t xml:space="preserve"> G</w:t>
      </w:r>
      <w:r w:rsidR="00094972">
        <w:t>SDMD</w:t>
      </w:r>
      <w:r w:rsidR="00094972" w:rsidRPr="00094972">
        <w:rPr>
          <w:vertAlign w:val="superscript"/>
        </w:rPr>
        <w:t>-/-</w:t>
      </w:r>
      <w:r w:rsidR="00523A0D">
        <w:t xml:space="preserve"> cells were not</w:t>
      </w:r>
      <w:r>
        <w:t>, however,</w:t>
      </w:r>
      <w:r w:rsidR="00523A0D">
        <w:t xml:space="preserve"> protected from cell death and upon stimulation</w:t>
      </w:r>
      <w:r>
        <w:t>, but</w:t>
      </w:r>
      <w:r w:rsidR="00523A0D">
        <w:t xml:space="preserve"> instead underwent apoptosis with release of some LDH</w:t>
      </w:r>
      <w:r>
        <w:t xml:space="preserve"> </w:t>
      </w:r>
      <w:r w:rsidR="00523A0D">
        <w:t xml:space="preserve">which was </w:t>
      </w:r>
      <w:r w:rsidR="009D6037">
        <w:t>absent</w:t>
      </w:r>
      <w:r w:rsidR="00523A0D">
        <w:t xml:space="preserve"> in GSDMD</w:t>
      </w:r>
      <w:r w:rsidR="00094972" w:rsidRPr="00094972">
        <w:rPr>
          <w:vertAlign w:val="superscript"/>
        </w:rPr>
        <w:t>-/-</w:t>
      </w:r>
      <w:r w:rsidR="00523A0D">
        <w:t>/caspase-3</w:t>
      </w:r>
      <w:r w:rsidR="00094972" w:rsidRPr="00094972">
        <w:rPr>
          <w:vertAlign w:val="superscript"/>
        </w:rPr>
        <w:t>-/-</w:t>
      </w:r>
      <w:r w:rsidR="00523A0D">
        <w:t>/-7</w:t>
      </w:r>
      <w:r w:rsidR="00094972" w:rsidRPr="00094972">
        <w:rPr>
          <w:vertAlign w:val="superscript"/>
        </w:rPr>
        <w:t>-/-</w:t>
      </w:r>
      <w:r w:rsidR="00523A0D">
        <w:t xml:space="preserve"> cells</w:t>
      </w:r>
      <w:r>
        <w:t>,</w:t>
      </w:r>
      <w:r w:rsidR="00523A0D">
        <w:t xml:space="preserve"> </w:t>
      </w:r>
      <w:r w:rsidR="00BD09DD">
        <w:t xml:space="preserve">suggesting that either GSDMD-independent apoptosis or GSDMD-dependent </w:t>
      </w:r>
      <w:proofErr w:type="spellStart"/>
      <w:r w:rsidR="00BD09DD">
        <w:t>pyroptosis</w:t>
      </w:r>
      <w:proofErr w:type="spellEnd"/>
      <w:r w:rsidR="00BD09DD">
        <w:t xml:space="preserve"> could occur</w:t>
      </w:r>
      <w:r w:rsidR="004F3497">
        <w:t xml:space="preserve"> </w:t>
      </w:r>
      <w:r w:rsidR="004F3497">
        <w:fldChar w:fldCharType="begin">
          <w:fldData xml:space="preserve">PEVuZE5vdGU+PENpdGU+PEF1dGhvcj5Pcm5pbmc8L0F1dGhvcj48WWVhcj4yMDE4PC9ZZWFyPjxS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</w:fldData>
        </w:fldChar>
      </w:r>
      <w:r w:rsidR="004F3497">
        <w:instrText xml:space="preserve"> ADDIN EN.CITE </w:instrText>
      </w:r>
      <w:r w:rsidR="004F3497">
        <w:fldChar w:fldCharType="begin">
          <w:fldData xml:space="preserve">PEVuZE5vdGU+PENpdGU+PEF1dGhvcj5Pcm5pbmc8L0F1dGhvcj48WWVhcj4yMDE4PC9ZZWFyPjxS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</w:fldData>
        </w:fldChar>
      </w:r>
      <w:r w:rsidR="004F3497">
        <w:instrText xml:space="preserve"> ADDIN EN.CITE.DATA </w:instrText>
      </w:r>
      <w:r w:rsidR="004F3497">
        <w:fldChar w:fldCharType="end"/>
      </w:r>
      <w:r w:rsidR="004F3497">
        <w:fldChar w:fldCharType="separate"/>
      </w:r>
      <w:r w:rsidR="004F3497">
        <w:rPr>
          <w:noProof/>
        </w:rPr>
        <w:t>[1-3]</w:t>
      </w:r>
      <w:r w:rsidR="004F3497">
        <w:fldChar w:fldCharType="end"/>
      </w:r>
      <w:r w:rsidR="00BD09DD">
        <w:t xml:space="preserve">. </w:t>
      </w:r>
    </w:p>
    <w:p w14:paraId="5DB920AC" w14:textId="44F8B3A3" w:rsidR="00515802" w:rsidRDefault="00BD09DD" w:rsidP="00D563C2">
      <w:pPr>
        <w:jc w:val="both"/>
      </w:pPr>
      <w:r>
        <w:t>To assess whether active caspase-8 triggered inflammasome formation and subsequent GSDMD cleavage, the three groups assessed dif</w:t>
      </w:r>
      <w:r w:rsidR="007247E6">
        <w:t>ferent inflammasome-deficient</w:t>
      </w:r>
      <w:r>
        <w:t xml:space="preserve"> </w:t>
      </w:r>
      <w:r w:rsidR="007247E6">
        <w:t xml:space="preserve">knock-out </w:t>
      </w:r>
      <w:r>
        <w:t xml:space="preserve">cells. They found </w:t>
      </w:r>
      <w:r w:rsidR="009D6037">
        <w:t>that</w:t>
      </w:r>
      <w:r w:rsidR="00C31491">
        <w:t xml:space="preserve"> the </w:t>
      </w:r>
      <w:r>
        <w:t xml:space="preserve">NLRP3 inflammasome was formed as ASC oligomerized, caspase-1 was active and cells </w:t>
      </w:r>
      <w:r>
        <w:lastRenderedPageBreak/>
        <w:t>released IL-1</w:t>
      </w:r>
      <w:r w:rsidR="00C31491">
        <w:rPr>
          <w:rFonts w:cstheme="minorHAnsi"/>
        </w:rPr>
        <w:t>β</w:t>
      </w:r>
      <w:r w:rsidR="00C31491">
        <w:t xml:space="preserve">. </w:t>
      </w:r>
      <w:r w:rsidR="00A742B8">
        <w:t>I</w:t>
      </w:r>
      <w:r>
        <w:t>nflammasome activation</w:t>
      </w:r>
      <w:r w:rsidR="00A742B8">
        <w:t>, however,</w:t>
      </w:r>
      <w:r>
        <w:t xml:space="preserve"> unexpectedly appeared to be downstre</w:t>
      </w:r>
      <w:r w:rsidR="000C79F5">
        <w:t xml:space="preserve">am of GSDMD cleavage </w:t>
      </w:r>
      <w:r w:rsidR="000C79F5">
        <w:fldChar w:fldCharType="begin">
          <w:fldData xml:space="preserve">PEVuZE5vdGU+PENpdGU+PEF1dGhvcj5DaGVuPC9BdXRob3I+PFllYXI+MjAxOTwvWWVhcj48UmVj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</w:fldData>
        </w:fldChar>
      </w:r>
      <w:r w:rsidR="009512C5" w:rsidRPr="00D8597A">
        <w:instrText xml:space="preserve"> ADDIN EN.CITE </w:instrText>
      </w:r>
      <w:r w:rsidR="009512C5" w:rsidRPr="009D6037">
        <w:fldChar w:fldCharType="begin">
          <w:fldData xml:space="preserve">PEVuZE5vdGU+PENpdGU+PEF1dGhvcj5DaGVuPC9BdXRob3I+PFllYXI+MjAxOTwvWWVhcj48UmVj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</w:fldData>
        </w:fldChar>
      </w:r>
      <w:r w:rsidR="009512C5" w:rsidRPr="00D8597A">
        <w:instrText xml:space="preserve"> ADDIN EN.CITE.DATA </w:instrText>
      </w:r>
      <w:r w:rsidR="009512C5" w:rsidRPr="009D6037">
        <w:fldChar w:fldCharType="end"/>
      </w:r>
      <w:r w:rsidR="000C79F5">
        <w:fldChar w:fldCharType="separate"/>
      </w:r>
      <w:r w:rsidR="009512C5">
        <w:rPr>
          <w:noProof/>
        </w:rPr>
        <w:t>[1-3]</w:t>
      </w:r>
      <w:r w:rsidR="000C79F5">
        <w:fldChar w:fldCharType="end"/>
      </w:r>
      <w:r>
        <w:t xml:space="preserve">. </w:t>
      </w:r>
      <w:proofErr w:type="spellStart"/>
      <w:r w:rsidR="000001DC">
        <w:t>Orning</w:t>
      </w:r>
      <w:proofErr w:type="spellEnd"/>
      <w:r w:rsidR="000001DC">
        <w:t xml:space="preserve"> </w:t>
      </w:r>
      <w:r w:rsidR="007E120A" w:rsidRPr="007E120A">
        <w:rPr>
          <w:i/>
        </w:rPr>
        <w:t>et al</w:t>
      </w:r>
      <w:r w:rsidR="000001DC">
        <w:t xml:space="preserve"> </w:t>
      </w:r>
      <w:r w:rsidR="00A742B8">
        <w:t>showed</w:t>
      </w:r>
      <w:r w:rsidR="000001DC">
        <w:t xml:space="preserve"> that recombinant mouse GSDMD is cleaved by purified active caspase-8</w:t>
      </w:r>
      <w:r w:rsidR="00BB7990">
        <w:t xml:space="preserve"> </w:t>
      </w:r>
      <w:r w:rsidR="000C79F5">
        <w:fldChar w:fldCharType="begin">
          <w:fldData xml:space="preserve">PEVuZE5vdGU+PENpdGU+PEF1dGhvcj5Pcm5pbmc8L0F1dGhvcj48WWVhcj4yMDE4PC9ZZWFyPjxS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</w:fldData>
        </w:fldChar>
      </w:r>
      <w:r w:rsidR="009512C5" w:rsidRPr="00C31491">
        <w:instrText xml:space="preserve"> ADDIN EN.CITE </w:instrText>
      </w:r>
      <w:r w:rsidR="009512C5" w:rsidRPr="009D6037">
        <w:fldChar w:fldCharType="begin">
          <w:fldData xml:space="preserve">PEVuZE5vdGU+PENpdGU+PEF1dGhvcj5Pcm5pbmc8L0F1dGhvcj48WWVhcj4yMDE4PC9ZZWFyPjxS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</w:fldData>
        </w:fldChar>
      </w:r>
      <w:r w:rsidR="009512C5" w:rsidRPr="00C31491">
        <w:instrText xml:space="preserve"> ADDIN EN.CITE.DATA </w:instrText>
      </w:r>
      <w:r w:rsidR="009512C5" w:rsidRPr="009D6037">
        <w:fldChar w:fldCharType="end"/>
      </w:r>
      <w:r w:rsidR="000C79F5">
        <w:fldChar w:fldCharType="separate"/>
      </w:r>
      <w:r w:rsidR="009512C5">
        <w:rPr>
          <w:noProof/>
        </w:rPr>
        <w:t>[1]</w:t>
      </w:r>
      <w:r w:rsidR="000C79F5">
        <w:fldChar w:fldCharType="end"/>
      </w:r>
      <w:r w:rsidR="00ED2F29">
        <w:t>, but although it was less efficient</w:t>
      </w:r>
      <w:r w:rsidR="00BB7990" w:rsidRPr="00BB7990">
        <w:t xml:space="preserve"> </w:t>
      </w:r>
      <w:r w:rsidR="00ED2F29">
        <w:t>at</w:t>
      </w:r>
      <w:r w:rsidR="00BB7990">
        <w:t xml:space="preserve"> GSDMD processing in comparison to caspase-1, its activity was sufficient to trigger pyroptotic cell death in murine macrophages.</w:t>
      </w:r>
      <w:r w:rsidR="00515802" w:rsidRPr="00515802">
        <w:t xml:space="preserve"> </w:t>
      </w:r>
    </w:p>
    <w:p w14:paraId="1D70E97E" w14:textId="69EB8B64" w:rsidR="000E672B" w:rsidRDefault="00C31491" w:rsidP="00D563C2">
      <w:pPr>
        <w:jc w:val="both"/>
      </w:pPr>
      <w:r>
        <w:t xml:space="preserve">Caspase-1 mediated GSDMD </w:t>
      </w:r>
      <w:r w:rsidR="00515802">
        <w:t>cleavage generates a pyroptotic</w:t>
      </w:r>
      <w:r>
        <w:t xml:space="preserve"> p30 fragment</w:t>
      </w:r>
      <w:r w:rsidR="009D6037">
        <w:t>,</w:t>
      </w:r>
      <w:r w:rsidR="00515802">
        <w:t xml:space="preserve"> whereas upon </w:t>
      </w:r>
      <w:r w:rsidR="00515802" w:rsidRPr="009248AD">
        <w:rPr>
          <w:i/>
        </w:rPr>
        <w:t>Yersinia</w:t>
      </w:r>
      <w:r w:rsidR="00515802">
        <w:t xml:space="preserve"> infection or TNF</w:t>
      </w:r>
      <w:r w:rsidR="002E4BF9">
        <w:rPr>
          <w:rFonts w:cstheme="minorHAnsi"/>
        </w:rPr>
        <w:t>α</w:t>
      </w:r>
      <w:r w:rsidR="00515802">
        <w:t>/TAK inhibitor tre</w:t>
      </w:r>
      <w:r w:rsidR="007247E6">
        <w:t>atment, GSDMD was cleaved into</w:t>
      </w:r>
      <w:r w:rsidR="00515802">
        <w:t xml:space="preserve"> p43, p30 and p20 fragment</w:t>
      </w:r>
      <w:r w:rsidR="007247E6">
        <w:t>s</w:t>
      </w:r>
      <w:r w:rsidR="00515802">
        <w:t xml:space="preserve"> </w:t>
      </w:r>
      <w:r w:rsidR="00515802">
        <w:fldChar w:fldCharType="begin">
          <w:fldData xml:space="preserve">PEVuZE5vdGU+PENpdGU+PEF1dGhvcj5Pcm5pbmc8L0F1dGhvcj48WWVhcj4yMDE4PC9ZZWFyPjxS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</w:fldData>
        </w:fldChar>
      </w:r>
      <w:r w:rsidR="00515802" w:rsidRPr="00515802">
        <w:instrText xml:space="preserve"> ADDIN EN.CITE </w:instrText>
      </w:r>
      <w:r w:rsidR="00515802" w:rsidRPr="009D6037">
        <w:fldChar w:fldCharType="begin">
          <w:fldData xml:space="preserve">PEVuZE5vdGU+PENpdGU+PEF1dGhvcj5Pcm5pbmc8L0F1dGhvcj48WWVhcj4yMDE4PC9ZZWFyPjxS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</w:fldData>
        </w:fldChar>
      </w:r>
      <w:r w:rsidR="00515802" w:rsidRPr="00515802">
        <w:instrText xml:space="preserve"> ADDIN EN.CITE.DATA </w:instrText>
      </w:r>
      <w:r w:rsidR="00515802" w:rsidRPr="009D6037">
        <w:fldChar w:fldCharType="end"/>
      </w:r>
      <w:r w:rsidR="00515802">
        <w:fldChar w:fldCharType="separate"/>
      </w:r>
      <w:r w:rsidR="00515802">
        <w:rPr>
          <w:noProof/>
        </w:rPr>
        <w:t>[1-3]</w:t>
      </w:r>
      <w:r w:rsidR="00515802">
        <w:fldChar w:fldCharType="end"/>
      </w:r>
      <w:r w:rsidR="00515802">
        <w:t xml:space="preserve">. </w:t>
      </w:r>
      <w:r w:rsidR="009248AD">
        <w:t xml:space="preserve">To assess whether caspase-8 generated the same </w:t>
      </w:r>
      <w:proofErr w:type="spellStart"/>
      <w:r w:rsidR="00151465">
        <w:t>pyroptosis</w:t>
      </w:r>
      <w:proofErr w:type="spellEnd"/>
      <w:r w:rsidR="00151465">
        <w:t xml:space="preserve">-mediating </w:t>
      </w:r>
      <w:r w:rsidR="002E4BF9">
        <w:t>p30 fragment as caspase</w:t>
      </w:r>
      <w:r w:rsidR="002E4BF9">
        <w:noBreakHyphen/>
      </w:r>
      <w:r w:rsidR="009248AD">
        <w:t xml:space="preserve">1, </w:t>
      </w:r>
      <w:r w:rsidR="004F3497">
        <w:t>Chen/Demarco</w:t>
      </w:r>
      <w:r w:rsidR="009248AD">
        <w:t xml:space="preserve"> </w:t>
      </w:r>
      <w:r w:rsidR="007E120A" w:rsidRPr="007E120A">
        <w:rPr>
          <w:i/>
        </w:rPr>
        <w:t>et al</w:t>
      </w:r>
      <w:r w:rsidR="009248AD">
        <w:t xml:space="preserve"> made use of a HEK reconstitution system in which they tested different non-cleavable GSDMD constructs. Caspase-8 activity led to cleavage at position D276, the cleavage site used by caspase-1</w:t>
      </w:r>
      <w:r w:rsidR="002E4BF9">
        <w:t xml:space="preserve"> generating the p30 fragment</w:t>
      </w:r>
      <w:r w:rsidR="000C79F5">
        <w:t xml:space="preserve"> </w:t>
      </w:r>
      <w:r w:rsidR="000C79F5">
        <w:fldChar w:fldCharType="begin"/>
      </w:r>
      <w:r w:rsidR="009512C5">
        <w:instrText xml:space="preserve"> ADDIN EN.CITE &lt;EndNote&gt;&lt;Cite&gt;&lt;Author&gt;Chen&lt;/Author&gt;&lt;Year&gt;2019&lt;/Year&gt;&lt;RecNum&gt;295&lt;/RecNum&gt;&lt;DisplayText&gt;[3]&lt;/DisplayText&gt;&lt;record&gt;&lt;rec-number&gt;295&lt;/rec-number&gt;&lt;foreign-keys&gt;&lt;key app="EN" db-id="95v5tvzdf0ff0kexsxlvrvreef0rpdrxwr9t" timestamp="1552317228"&gt;295&lt;/key&gt;&lt;/foreign-keys&gt;&lt;ref-type name="Journal Article"&gt;17&lt;/ref-type&gt;&lt;contributors&gt;&lt;authors&gt;&lt;author&gt;Chen, KW; Demarco, B; Heilig, R; Shkarina, K; Boettcher, A; Farady, CJ; Pelczar, P; Broz, P&lt;/author&gt;&lt;/authors&gt;&lt;/contributors&gt;&lt;titles&gt;&lt;title&gt;Extrinsic and intrinsic apoptosis activate Pannexin-1 to drive NLRP3 inflammasome assembly&lt;/title&gt;&lt;secondary-title&gt;EMBO J&lt;/secondary-title&gt;&lt;/titles&gt;&lt;periodical&gt;&lt;full-title&gt;EMBO J&lt;/full-title&gt;&lt;/periodical&gt;&lt;dates&gt;&lt;year&gt;2019&lt;/year&gt;&lt;/dates&gt;&lt;urls&gt;&lt;/urls&gt;&lt;/record&gt;&lt;/Cite&gt;&lt;/EndNote&gt;</w:instrText>
      </w:r>
      <w:r w:rsidR="000C79F5">
        <w:fldChar w:fldCharType="separate"/>
      </w:r>
      <w:r w:rsidR="009512C5">
        <w:rPr>
          <w:noProof/>
        </w:rPr>
        <w:t>[3]</w:t>
      </w:r>
      <w:r w:rsidR="000C79F5">
        <w:fldChar w:fldCharType="end"/>
      </w:r>
      <w:r w:rsidR="009248AD">
        <w:t xml:space="preserve">. </w:t>
      </w:r>
      <w:r w:rsidR="00151465">
        <w:t xml:space="preserve">The p43 and p20 fragment were found to be generated by cleavage of full-length and </w:t>
      </w:r>
      <w:r w:rsidR="00CE579F">
        <w:t xml:space="preserve">the </w:t>
      </w:r>
      <w:r w:rsidR="00151465">
        <w:t>p30 fragment</w:t>
      </w:r>
      <w:r w:rsidR="002E4BF9">
        <w:t>, respectively,</w:t>
      </w:r>
      <w:r w:rsidR="00E81B83">
        <w:t xml:space="preserve"> at D88</w:t>
      </w:r>
      <w:r w:rsidR="00151465">
        <w:t xml:space="preserve"> in a caspase-3-dependent way</w:t>
      </w:r>
      <w:r w:rsidR="00804135">
        <w:t xml:space="preserve"> </w:t>
      </w:r>
      <w:r w:rsidR="000C79F5">
        <w:fldChar w:fldCharType="begin"/>
      </w:r>
      <w:r w:rsidR="009512C5">
        <w:instrText xml:space="preserve"> ADDIN EN.CITE &lt;EndNote&gt;&lt;Cite&gt;&lt;Author&gt;Chen&lt;/Author&gt;&lt;Year&gt;2019&lt;/Year&gt;&lt;RecNum&gt;295&lt;/RecNum&gt;&lt;DisplayText&gt;[3]&lt;/DisplayText&gt;&lt;record&gt;&lt;rec-number&gt;295&lt;/rec-number&gt;&lt;foreign-keys&gt;&lt;key app="EN" db-id="95v5tvzdf0ff0kexsxlvrvreef0rpdrxwr9t" timestamp="1552317228"&gt;295&lt;/key&gt;&lt;/foreign-keys&gt;&lt;ref-type name="Journal Article"&gt;17&lt;/ref-type&gt;&lt;contributors&gt;&lt;authors&gt;&lt;author&gt;Chen, KW; Demarco, B; Heilig, R; Shkarina, K; Boettcher, A; Farady, CJ; Pelczar, P; Broz, P&lt;/author&gt;&lt;/authors&gt;&lt;/contributors&gt;&lt;titles&gt;&lt;title&gt;Extrinsic and intrinsic apoptosis activate Pannexin-1 to drive NLRP3 inflammasome assembly&lt;/title&gt;&lt;secondary-title&gt;EMBO J&lt;/secondary-title&gt;&lt;/titles&gt;&lt;periodical&gt;&lt;full-title&gt;EMBO J&lt;/full-title&gt;&lt;/periodical&gt;&lt;dates&gt;&lt;year&gt;2019&lt;/year&gt;&lt;/dates&gt;&lt;urls&gt;&lt;/urls&gt;&lt;/record&gt;&lt;/Cite&gt;&lt;/EndNote&gt;</w:instrText>
      </w:r>
      <w:r w:rsidR="000C79F5">
        <w:fldChar w:fldCharType="separate"/>
      </w:r>
      <w:r w:rsidR="009512C5">
        <w:rPr>
          <w:noProof/>
        </w:rPr>
        <w:t>[3]</w:t>
      </w:r>
      <w:r w:rsidR="000C79F5">
        <w:fldChar w:fldCharType="end"/>
      </w:r>
      <w:r w:rsidR="00151465">
        <w:t xml:space="preserve">. This </w:t>
      </w:r>
      <w:r w:rsidR="00515802">
        <w:t>suggests</w:t>
      </w:r>
      <w:r w:rsidR="00151465">
        <w:t xml:space="preserve"> inactivation of GSDMD and thereby counteracting </w:t>
      </w:r>
      <w:proofErr w:type="spellStart"/>
      <w:r w:rsidR="00151465">
        <w:t>pyroptosis</w:t>
      </w:r>
      <w:proofErr w:type="spellEnd"/>
      <w:r w:rsidR="00151465">
        <w:t xml:space="preserve"> during caspase-3-mediated apoptosis.</w:t>
      </w:r>
      <w:r w:rsidR="004456CA">
        <w:t xml:space="preserve"> In line with this, Chen </w:t>
      </w:r>
      <w:r w:rsidR="007E120A" w:rsidRPr="007E120A">
        <w:rPr>
          <w:i/>
        </w:rPr>
        <w:t>et al</w:t>
      </w:r>
      <w:r w:rsidR="00CE579F">
        <w:t xml:space="preserve"> </w:t>
      </w:r>
      <w:r w:rsidR="004456CA">
        <w:t>reported that cells from a knock-in mouse bearing a GSDMD D88A mutation showed an increase in pyroptotic cell death</w:t>
      </w:r>
      <w:r w:rsidR="000C79F5">
        <w:t xml:space="preserve"> </w:t>
      </w:r>
      <w:r w:rsidR="000C79F5">
        <w:fldChar w:fldCharType="begin"/>
      </w:r>
      <w:r w:rsidR="009512C5">
        <w:instrText xml:space="preserve"> ADDIN EN.CITE &lt;EndNote&gt;&lt;Cite&gt;&lt;Author&gt;Chen&lt;/Author&gt;&lt;Year&gt;2019&lt;/Year&gt;&lt;RecNum&gt;295&lt;/RecNum&gt;&lt;DisplayText&gt;[3]&lt;/DisplayText&gt;&lt;record&gt;&lt;rec-number&gt;295&lt;/rec-number&gt;&lt;foreign-keys&gt;&lt;key app="EN" db-id="95v5tvzdf0ff0kexsxlvrvreef0rpdrxwr9t" timestamp="1552317228"&gt;295&lt;/key&gt;&lt;/foreign-keys&gt;&lt;ref-type name="Journal Article"&gt;17&lt;/ref-type&gt;&lt;contributors&gt;&lt;authors&gt;&lt;author&gt;Chen, KW; Demarco, B; Heilig, R; Shkarina, K; Boettcher, A; Farady, CJ; Pelczar, P; Broz, P&lt;/author&gt;&lt;/authors&gt;&lt;/contributors&gt;&lt;titles&gt;&lt;title&gt;Extrinsic and intrinsic apoptosis activate Pannexin-1 to drive NLRP3 inflammasome assembly&lt;/title&gt;&lt;secondary-title&gt;EMBO J&lt;/secondary-title&gt;&lt;/titles&gt;&lt;periodical&gt;&lt;full-title&gt;EMBO J&lt;/full-title&gt;&lt;/periodical&gt;&lt;dates&gt;&lt;year&gt;2019&lt;/year&gt;&lt;/dates&gt;&lt;urls&gt;&lt;/urls&gt;&lt;/record&gt;&lt;/Cite&gt;&lt;/EndNote&gt;</w:instrText>
      </w:r>
      <w:r w:rsidR="000C79F5">
        <w:fldChar w:fldCharType="separate"/>
      </w:r>
      <w:r w:rsidR="009512C5">
        <w:rPr>
          <w:noProof/>
        </w:rPr>
        <w:t>[3]</w:t>
      </w:r>
      <w:r w:rsidR="000C79F5">
        <w:fldChar w:fldCharType="end"/>
      </w:r>
      <w:r w:rsidR="004456CA">
        <w:t xml:space="preserve">. </w:t>
      </w:r>
    </w:p>
    <w:p w14:paraId="0D70820D" w14:textId="7F15FBC4" w:rsidR="00B323A4" w:rsidRDefault="00515802" w:rsidP="00D563C2">
      <w:pPr>
        <w:jc w:val="both"/>
      </w:pPr>
      <w:r>
        <w:t xml:space="preserve">Typical </w:t>
      </w:r>
      <w:proofErr w:type="spellStart"/>
      <w:r>
        <w:t>pyroptosis</w:t>
      </w:r>
      <w:proofErr w:type="spellEnd"/>
      <w:r>
        <w:t xml:space="preserve"> is characterised by the release of IL-1</w:t>
      </w:r>
      <w:r>
        <w:rPr>
          <w:rFonts w:cstheme="minorHAnsi"/>
        </w:rPr>
        <w:t>β</w:t>
      </w:r>
      <w:r>
        <w:t xml:space="preserve"> and IL-18, and caspase-8</w:t>
      </w:r>
      <w:r w:rsidR="009D6037">
        <w:t>-</w:t>
      </w:r>
      <w:r>
        <w:t xml:space="preserve">induced </w:t>
      </w:r>
      <w:proofErr w:type="spellStart"/>
      <w:r>
        <w:t>pyroptosis</w:t>
      </w:r>
      <w:proofErr w:type="spellEnd"/>
      <w:r>
        <w:t xml:space="preserve"> </w:t>
      </w:r>
      <w:r w:rsidR="00D85771">
        <w:t>coincided with</w:t>
      </w:r>
      <w:r>
        <w:t xml:space="preserve"> NLRP3 activation and IL-1</w:t>
      </w:r>
      <w:r>
        <w:rPr>
          <w:rFonts w:cstheme="minorHAnsi"/>
        </w:rPr>
        <w:t>β</w:t>
      </w:r>
      <w:r>
        <w:t xml:space="preserve"> secretion </w:t>
      </w:r>
      <w:r w:rsidR="000C79F5">
        <w:fldChar w:fldCharType="begin">
          <w:fldData xml:space="preserve">PEVuZE5vdGU+PENpdGU+PEF1dGhvcj5DaGVuPC9BdXRob3I+PFllYXI+MjAxOTwvWWVhcj48UmVj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</w:fldData>
        </w:fldChar>
      </w:r>
      <w:r w:rsidR="009512C5">
        <w:instrText xml:space="preserve"> ADDIN EN.CITE </w:instrText>
      </w:r>
      <w:r w:rsidR="009512C5">
        <w:fldChar w:fldCharType="begin">
          <w:fldData xml:space="preserve">PEVuZE5vdGU+PENpdGU+PEF1dGhvcj5DaGVuPC9BdXRob3I+PFllYXI+MjAxOTwvWWVhcj48UmVj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</w:fldData>
        </w:fldChar>
      </w:r>
      <w:r w:rsidR="009512C5">
        <w:instrText xml:space="preserve"> ADDIN EN.CITE.DATA </w:instrText>
      </w:r>
      <w:r w:rsidR="009512C5">
        <w:fldChar w:fldCharType="end"/>
      </w:r>
      <w:r w:rsidR="000C79F5">
        <w:fldChar w:fldCharType="separate"/>
      </w:r>
      <w:r w:rsidR="009512C5">
        <w:rPr>
          <w:noProof/>
        </w:rPr>
        <w:t>[1, 3]</w:t>
      </w:r>
      <w:r w:rsidR="000C79F5">
        <w:fldChar w:fldCharType="end"/>
      </w:r>
      <w:r w:rsidR="000001DC">
        <w:t xml:space="preserve">. </w:t>
      </w:r>
      <w:r w:rsidR="00D85771">
        <w:t>C</w:t>
      </w:r>
      <w:r>
        <w:t>onflicting conclusions emerge from these three studies</w:t>
      </w:r>
      <w:r w:rsidR="00D85771">
        <w:t>, however,</w:t>
      </w:r>
      <w:r>
        <w:t xml:space="preserve"> regarding t</w:t>
      </w:r>
      <w:r w:rsidR="00CC182F">
        <w:t xml:space="preserve">he pathway leading to NLRP3 </w:t>
      </w:r>
      <w:r w:rsidR="00854865">
        <w:t xml:space="preserve">inflammasome </w:t>
      </w:r>
      <w:r w:rsidR="00CC182F">
        <w:t xml:space="preserve">activation and </w:t>
      </w:r>
      <w:r w:rsidR="00261CE4">
        <w:t xml:space="preserve">cytokine secretion. </w:t>
      </w:r>
      <w:proofErr w:type="spellStart"/>
      <w:r w:rsidR="00261CE4">
        <w:t>Orning</w:t>
      </w:r>
      <w:proofErr w:type="spellEnd"/>
      <w:r w:rsidR="00261CE4">
        <w:t xml:space="preserve"> </w:t>
      </w:r>
      <w:r w:rsidR="007E120A" w:rsidRPr="007E120A">
        <w:rPr>
          <w:i/>
        </w:rPr>
        <w:t>et al</w:t>
      </w:r>
      <w:r w:rsidR="00261CE4">
        <w:t xml:space="preserve"> suggest </w:t>
      </w:r>
      <w:r w:rsidR="00615093">
        <w:t xml:space="preserve">that NLRP3 </w:t>
      </w:r>
      <w:r>
        <w:t>activation is</w:t>
      </w:r>
      <w:r w:rsidR="008F130C">
        <w:t xml:space="preserve"> </w:t>
      </w:r>
      <w:r w:rsidR="00615093">
        <w:t xml:space="preserve">GSDMD-dependent </w:t>
      </w:r>
      <w:r>
        <w:t>based on</w:t>
      </w:r>
      <w:r w:rsidR="00615093">
        <w:t xml:space="preserve"> </w:t>
      </w:r>
      <w:r w:rsidR="000001DC">
        <w:t>delay</w:t>
      </w:r>
      <w:r>
        <w:t>s</w:t>
      </w:r>
      <w:r w:rsidR="000001DC">
        <w:t xml:space="preserve"> in ASC oligomerization</w:t>
      </w:r>
      <w:r w:rsidR="00997785">
        <w:t xml:space="preserve"> </w:t>
      </w:r>
      <w:r w:rsidR="007247E6">
        <w:t>in GSDMD</w:t>
      </w:r>
      <w:r w:rsidR="007247E6" w:rsidRPr="007247E6">
        <w:rPr>
          <w:vertAlign w:val="superscript"/>
        </w:rPr>
        <w:t>-/-</w:t>
      </w:r>
      <w:r>
        <w:t xml:space="preserve"> cells.</w:t>
      </w:r>
      <w:r w:rsidR="000001DC">
        <w:t xml:space="preserve"> </w:t>
      </w:r>
      <w:r>
        <w:t>Conversely,</w:t>
      </w:r>
      <w:r w:rsidR="000001DC">
        <w:t xml:space="preserve"> </w:t>
      </w:r>
      <w:r w:rsidR="004F3497">
        <w:t>Chen/Demarco</w:t>
      </w:r>
      <w:r w:rsidR="000001DC">
        <w:t xml:space="preserve"> </w:t>
      </w:r>
      <w:r w:rsidR="007E120A" w:rsidRPr="007E120A">
        <w:rPr>
          <w:i/>
        </w:rPr>
        <w:t>et al</w:t>
      </w:r>
      <w:r w:rsidR="00475E37">
        <w:t xml:space="preserve"> </w:t>
      </w:r>
      <w:r>
        <w:t>observed</w:t>
      </w:r>
      <w:r w:rsidR="000001DC">
        <w:t xml:space="preserve"> </w:t>
      </w:r>
      <w:r>
        <w:t xml:space="preserve">normal </w:t>
      </w:r>
      <w:r w:rsidR="000001DC">
        <w:t xml:space="preserve">caspase-1 </w:t>
      </w:r>
      <w:r>
        <w:t>processing</w:t>
      </w:r>
      <w:r w:rsidR="000001DC">
        <w:t xml:space="preserve"> in GSDMD</w:t>
      </w:r>
      <w:r w:rsidR="007247E6" w:rsidRPr="007247E6">
        <w:rPr>
          <w:vertAlign w:val="superscript"/>
        </w:rPr>
        <w:t>-/-</w:t>
      </w:r>
      <w:r w:rsidR="007247E6">
        <w:t xml:space="preserve"> </w:t>
      </w:r>
      <w:r w:rsidR="00D64262">
        <w:t>and/or GSDME</w:t>
      </w:r>
      <w:r w:rsidR="007247E6" w:rsidRPr="007247E6">
        <w:rPr>
          <w:vertAlign w:val="superscript"/>
        </w:rPr>
        <w:t>-/-</w:t>
      </w:r>
      <w:r w:rsidR="000001DC">
        <w:t xml:space="preserve"> cells.</w:t>
      </w:r>
      <w:r w:rsidR="0017389D">
        <w:t xml:space="preserve"> </w:t>
      </w:r>
      <w:r w:rsidR="00D85771">
        <w:t>C</w:t>
      </w:r>
      <w:r w:rsidR="00D94CBB">
        <w:t>ells from the GSDMD D88A knock-in mouse</w:t>
      </w:r>
      <w:r w:rsidR="00E81B83">
        <w:t xml:space="preserve"> </w:t>
      </w:r>
      <w:r w:rsidR="00D85771">
        <w:t xml:space="preserve">also </w:t>
      </w:r>
      <w:r>
        <w:t>showed no</w:t>
      </w:r>
      <w:r w:rsidR="00E81B83">
        <w:t xml:space="preserve"> increase of caspase-1 processing</w:t>
      </w:r>
      <w:r w:rsidR="00D94CBB">
        <w:t xml:space="preserve"> suggesting that GSDMD activation and caspase-1 processing were not linked</w:t>
      </w:r>
      <w:r w:rsidR="000C79F5">
        <w:t xml:space="preserve"> </w:t>
      </w:r>
      <w:r w:rsidR="000C79F5">
        <w:fldChar w:fldCharType="begin"/>
      </w:r>
      <w:r w:rsidR="009512C5">
        <w:instrText xml:space="preserve"> ADDIN EN.CITE &lt;EndNote&gt;&lt;Cite&gt;&lt;Author&gt;Chen&lt;/Author&gt;&lt;Year&gt;2019&lt;/Year&gt;&lt;RecNum&gt;295&lt;/RecNum&gt;&lt;DisplayText&gt;[3]&lt;/DisplayText&gt;&lt;record&gt;&lt;rec-number&gt;295&lt;/rec-number&gt;&lt;foreign-keys&gt;&lt;key app="EN" db-id="95v5tvzdf0ff0kexsxlvrvreef0rpdrxwr9t" timestamp="1552317228"&gt;295&lt;/key&gt;&lt;/foreign-keys&gt;&lt;ref-type name="Journal Article"&gt;17&lt;/ref-type&gt;&lt;contributors&gt;&lt;authors&gt;&lt;author&gt;Chen, KW; Demarco, B; Heilig, R; Shkarina, K; Boettcher, A; Farady, CJ; Pelczar, P; Broz, P&lt;/author&gt;&lt;/authors&gt;&lt;/contributors&gt;&lt;titles&gt;&lt;title&gt;Extrinsic and intrinsic apoptosis activate Pannexin-1 to drive NLRP3 inflammasome assembly&lt;/title&gt;&lt;secondary-title&gt;EMBO J&lt;/secondary-title&gt;&lt;/titles&gt;&lt;periodical&gt;&lt;full-title&gt;EMBO J&lt;/full-title&gt;&lt;/periodical&gt;&lt;dates&gt;&lt;year&gt;2019&lt;/year&gt;&lt;/dates&gt;&lt;urls&gt;&lt;/urls&gt;&lt;/record&gt;&lt;/Cite&gt;&lt;/EndNote&gt;</w:instrText>
      </w:r>
      <w:r w:rsidR="000C79F5">
        <w:fldChar w:fldCharType="separate"/>
      </w:r>
      <w:r w:rsidR="009512C5">
        <w:rPr>
          <w:noProof/>
        </w:rPr>
        <w:t>[3]</w:t>
      </w:r>
      <w:r w:rsidR="000C79F5">
        <w:fldChar w:fldCharType="end"/>
      </w:r>
      <w:r w:rsidR="00E81B83">
        <w:t xml:space="preserve">. </w:t>
      </w:r>
      <w:r w:rsidR="004F3497">
        <w:t>Chen/Demarco</w:t>
      </w:r>
      <w:r w:rsidR="000C79F5">
        <w:t xml:space="preserve"> </w:t>
      </w:r>
      <w:r w:rsidR="007E120A" w:rsidRPr="007E120A">
        <w:rPr>
          <w:i/>
        </w:rPr>
        <w:t>et al</w:t>
      </w:r>
      <w:r w:rsidR="0017389D">
        <w:t xml:space="preserve"> suggest that</w:t>
      </w:r>
      <w:r w:rsidR="00E81B83">
        <w:t xml:space="preserve"> through RIP</w:t>
      </w:r>
      <w:r w:rsidR="00A70DA4">
        <w:t>K</w:t>
      </w:r>
      <w:r w:rsidR="00E81B83">
        <w:t>3 involvement,</w:t>
      </w:r>
      <w:r w:rsidR="0017389D">
        <w:t xml:space="preserve"> the channel-forming pannexin-1</w:t>
      </w:r>
      <w:r w:rsidR="00DE76D3">
        <w:t xml:space="preserve"> was</w:t>
      </w:r>
      <w:r w:rsidR="00E81B83">
        <w:t xml:space="preserve"> activated</w:t>
      </w:r>
      <w:r w:rsidR="0017389D">
        <w:t xml:space="preserve"> </w:t>
      </w:r>
      <w:r w:rsidR="00DE76D3">
        <w:t xml:space="preserve">and </w:t>
      </w:r>
      <w:r w:rsidR="00A70DA4">
        <w:t xml:space="preserve">promotes downstream </w:t>
      </w:r>
      <w:r w:rsidR="0017389D">
        <w:t xml:space="preserve">NLRP3 </w:t>
      </w:r>
      <w:r w:rsidR="00D94CBB">
        <w:t xml:space="preserve">and caspase-1 </w:t>
      </w:r>
      <w:r w:rsidR="0017389D">
        <w:t xml:space="preserve">activation. </w:t>
      </w:r>
      <w:r w:rsidR="00DE76D3">
        <w:t>IL-1</w:t>
      </w:r>
      <w:r w:rsidR="00A70DA4">
        <w:rPr>
          <w:rFonts w:cstheme="minorHAnsi"/>
        </w:rPr>
        <w:t>β</w:t>
      </w:r>
      <w:r w:rsidR="00DE76D3">
        <w:t xml:space="preserve"> release, however, was only part</w:t>
      </w:r>
      <w:r w:rsidR="007247E6">
        <w:t>ially decreased in pannexin-1</w:t>
      </w:r>
      <w:r w:rsidR="007247E6" w:rsidRPr="007247E6">
        <w:rPr>
          <w:vertAlign w:val="superscript"/>
        </w:rPr>
        <w:t>-/-</w:t>
      </w:r>
      <w:r w:rsidR="00DE76D3">
        <w:t xml:space="preserve"> cells</w:t>
      </w:r>
      <w:r w:rsidR="000C79F5">
        <w:t xml:space="preserve"> </w:t>
      </w:r>
      <w:r w:rsidR="000C79F5">
        <w:fldChar w:fldCharType="begin"/>
      </w:r>
      <w:r w:rsidR="009512C5">
        <w:instrText xml:space="preserve"> ADDIN EN.CITE &lt;EndNote&gt;&lt;Cite&gt;&lt;Author&gt;Chen&lt;/Author&gt;&lt;Year&gt;2019&lt;/Year&gt;&lt;RecNum&gt;295&lt;/RecNum&gt;&lt;DisplayText&gt;[3]&lt;/DisplayText&gt;&lt;record&gt;&lt;rec-number&gt;295&lt;/rec-number&gt;&lt;foreign-keys&gt;&lt;key app="EN" db-id="95v5tvzdf0ff0kexsxlvrvreef0rpdrxwr9t" timestamp="1552317228"&gt;295&lt;/key&gt;&lt;/foreign-keys&gt;&lt;ref-type name="Journal Article"&gt;17&lt;/ref-type&gt;&lt;contributors&gt;&lt;authors&gt;&lt;author&gt;Chen, KW; Demarco, B; Heilig, R; Shkarina, K; Boettcher, A; Farady, CJ; Pelczar, P; Broz, P&lt;/author&gt;&lt;/authors&gt;&lt;/contributors&gt;&lt;titles&gt;&lt;title&gt;Extrinsic and intrinsic apoptosis activate Pannexin-1 to drive NLRP3 inflammasome assembly&lt;/title&gt;&lt;secondary-title&gt;EMBO J&lt;/secondary-title&gt;&lt;/titles&gt;&lt;periodical&gt;&lt;full-title&gt;EMBO J&lt;/full-title&gt;&lt;/periodical&gt;&lt;dates&gt;&lt;year&gt;2019&lt;/year&gt;&lt;/dates&gt;&lt;urls&gt;&lt;/urls&gt;&lt;/record&gt;&lt;/Cite&gt;&lt;/EndNote&gt;</w:instrText>
      </w:r>
      <w:r w:rsidR="000C79F5">
        <w:fldChar w:fldCharType="separate"/>
      </w:r>
      <w:r w:rsidR="009512C5">
        <w:rPr>
          <w:noProof/>
        </w:rPr>
        <w:t>[3]</w:t>
      </w:r>
      <w:r w:rsidR="000C79F5">
        <w:fldChar w:fldCharType="end"/>
      </w:r>
      <w:r w:rsidR="00AA6367">
        <w:t xml:space="preserve">. </w:t>
      </w:r>
      <w:r w:rsidR="001229B9">
        <w:t xml:space="preserve">They speculate that this is due to apoptosis driven caspase-8-mediated IL-1β cleavage, which has also been reported by others </w:t>
      </w:r>
      <w:r w:rsidR="00804135">
        <w:fldChar w:fldCharType="begin">
          <w:fldData xml:space="preserve">PEVuZE5vdGU+PENpdGU+PEF1dGhvcj5DaGF1aGFuPC9BdXRob3I+PFllYXI+MjAxODwvWWVhcj48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</w:fldData>
        </w:fldChar>
      </w:r>
      <w:r w:rsidR="009512C5">
        <w:instrText xml:space="preserve"> ADDIN EN.CITE </w:instrText>
      </w:r>
      <w:r w:rsidR="009512C5">
        <w:fldChar w:fldCharType="begin">
          <w:fldData xml:space="preserve">PEVuZE5vdGU+PENpdGU+PEF1dGhvcj5DaGF1aGFuPC9BdXRob3I+PFllYXI+MjAxODwvWWVhcj48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</w:fldData>
        </w:fldChar>
      </w:r>
      <w:r w:rsidR="009512C5">
        <w:instrText xml:space="preserve"> ADDIN EN.CITE.DATA </w:instrText>
      </w:r>
      <w:r w:rsidR="009512C5">
        <w:fldChar w:fldCharType="end"/>
      </w:r>
      <w:r w:rsidR="00804135">
        <w:fldChar w:fldCharType="separate"/>
      </w:r>
      <w:r w:rsidR="009512C5">
        <w:rPr>
          <w:noProof/>
        </w:rPr>
        <w:t>[8, 9]</w:t>
      </w:r>
      <w:r w:rsidR="00804135">
        <w:fldChar w:fldCharType="end"/>
      </w:r>
      <w:r w:rsidR="00DE76D3">
        <w:t xml:space="preserve">. </w:t>
      </w:r>
      <w:r w:rsidR="00D85771">
        <w:t>I</w:t>
      </w:r>
      <w:r w:rsidR="009F6858">
        <w:t>t should be noted</w:t>
      </w:r>
      <w:r w:rsidR="00D85771">
        <w:t>, however,</w:t>
      </w:r>
      <w:r w:rsidR="009F6858">
        <w:t xml:space="preserve"> that all studies detected rather low levels of released </w:t>
      </w:r>
      <w:r w:rsidR="00B5113F">
        <w:t>IL-1β</w:t>
      </w:r>
      <w:r w:rsidR="009F6858">
        <w:t xml:space="preserve"> </w:t>
      </w:r>
      <w:r w:rsidR="00D85771">
        <w:t>suggesting either</w:t>
      </w:r>
      <w:r w:rsidR="009F6858">
        <w:t xml:space="preserve"> inefficient transcription/translation or maturation of pro-</w:t>
      </w:r>
      <w:r w:rsidR="00B5113F">
        <w:t>IL-1β</w:t>
      </w:r>
      <w:r w:rsidR="009F6858">
        <w:t xml:space="preserve">. </w:t>
      </w:r>
      <w:proofErr w:type="spellStart"/>
      <w:r w:rsidR="00F70B9F">
        <w:t>Sarhan</w:t>
      </w:r>
      <w:proofErr w:type="spellEnd"/>
      <w:r w:rsidR="00F70B9F">
        <w:t xml:space="preserve"> </w:t>
      </w:r>
      <w:r w:rsidR="007E120A" w:rsidRPr="007E120A">
        <w:rPr>
          <w:i/>
        </w:rPr>
        <w:t>et al</w:t>
      </w:r>
      <w:r w:rsidR="00F70B9F">
        <w:t xml:space="preserve"> </w:t>
      </w:r>
      <w:r w:rsidR="009F6858">
        <w:t>offer</w:t>
      </w:r>
      <w:r w:rsidR="00DE76D3">
        <w:t xml:space="preserve"> an interesting </w:t>
      </w:r>
      <w:r w:rsidR="009F6858">
        <w:t>explanation</w:t>
      </w:r>
      <w:r w:rsidR="00A1368A">
        <w:t xml:space="preserve"> as </w:t>
      </w:r>
      <w:r w:rsidR="00DE76D3">
        <w:t xml:space="preserve">they report that </w:t>
      </w:r>
      <w:r w:rsidR="00B5113F">
        <w:t>IL-1β</w:t>
      </w:r>
      <w:r w:rsidR="00DE76D3">
        <w:t xml:space="preserve"> is not released fr</w:t>
      </w:r>
      <w:r w:rsidR="00A1368A">
        <w:t>om TAK1-inhibited cells</w:t>
      </w:r>
      <w:r w:rsidR="00F70B9F">
        <w:t>, because TAK1 inhibition prevents transcriptio</w:t>
      </w:r>
      <w:r w:rsidR="007247E6">
        <w:t>n of pro-IL-</w:t>
      </w:r>
      <w:r w:rsidR="007247E6">
        <w:rPr>
          <w:rFonts w:cstheme="minorHAnsi"/>
        </w:rPr>
        <w:t>β</w:t>
      </w:r>
      <w:r w:rsidR="000C79F5">
        <w:t xml:space="preserve"> </w:t>
      </w:r>
      <w:r w:rsidR="000C79F5">
        <w:fldChar w:fldCharType="begin">
          <w:fldData xml:space="preserve">PEVuZE5vdGU+PENpdGU+PEF1dGhvcj5TYXJoYW48L0F1dGhvcj48WWVhcj4yMDE4PC9ZZWFyPjxS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==
</w:fldData>
        </w:fldChar>
      </w:r>
      <w:r w:rsidR="009512C5">
        <w:instrText xml:space="preserve"> ADDIN EN.CITE </w:instrText>
      </w:r>
      <w:r w:rsidR="009512C5">
        <w:fldChar w:fldCharType="begin">
          <w:fldData xml:space="preserve">PEVuZE5vdGU+PENpdGU+PEF1dGhvcj5TYXJoYW48L0F1dGhvcj48WWVhcj4yMDE4PC9ZZWFyPjxS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==
</w:fldData>
        </w:fldChar>
      </w:r>
      <w:r w:rsidR="009512C5">
        <w:instrText xml:space="preserve"> ADDIN EN.CITE.DATA </w:instrText>
      </w:r>
      <w:r w:rsidR="009512C5">
        <w:fldChar w:fldCharType="end"/>
      </w:r>
      <w:r w:rsidR="000C79F5">
        <w:fldChar w:fldCharType="separate"/>
      </w:r>
      <w:r w:rsidR="009512C5">
        <w:rPr>
          <w:noProof/>
        </w:rPr>
        <w:t>[2]</w:t>
      </w:r>
      <w:r w:rsidR="000C79F5">
        <w:fldChar w:fldCharType="end"/>
      </w:r>
      <w:r w:rsidR="0041517E">
        <w:t xml:space="preserve">. Instead </w:t>
      </w:r>
      <w:r w:rsidR="00B5113F">
        <w:t>IL-1β</w:t>
      </w:r>
      <w:r w:rsidR="0041517E">
        <w:t xml:space="preserve"> appeared to be</w:t>
      </w:r>
      <w:r w:rsidR="00F70B9F">
        <w:t xml:space="preserve"> secreted from TAK1-sufficient cells</w:t>
      </w:r>
      <w:r w:rsidR="00D85771">
        <w:t xml:space="preserve"> with</w:t>
      </w:r>
      <w:r w:rsidR="00F70B9F">
        <w:t xml:space="preserve"> the mechanism by which </w:t>
      </w:r>
      <w:r w:rsidR="00B5113F">
        <w:t>IL-1β</w:t>
      </w:r>
      <w:r w:rsidR="00F70B9F">
        <w:t xml:space="preserve"> is matured in those cells remain</w:t>
      </w:r>
      <w:r w:rsidR="00D85771">
        <w:t>ing</w:t>
      </w:r>
      <w:r w:rsidR="00F70B9F">
        <w:t xml:space="preserve"> to be determined. </w:t>
      </w:r>
      <w:r w:rsidR="00997785">
        <w:t xml:space="preserve">Here, the three studies disagree in how downstream inflammasome activation is mediated post-caspase-8 activation with GSDMD and pannexin-1 both suggested as relevant. </w:t>
      </w:r>
    </w:p>
    <w:p w14:paraId="56572080" w14:textId="129F4123" w:rsidR="00FD5655" w:rsidRDefault="00B323A4" w:rsidP="00D563C2">
      <w:pPr>
        <w:jc w:val="both"/>
      </w:pPr>
      <w:r>
        <w:t xml:space="preserve">In summary, </w:t>
      </w:r>
      <w:r w:rsidR="001A1A1D">
        <w:t>three independent studie</w:t>
      </w:r>
      <w:r w:rsidR="00A70DA4">
        <w:t>s</w:t>
      </w:r>
      <w:r w:rsidR="001A1A1D">
        <w:t xml:space="preserve"> show </w:t>
      </w:r>
      <w:r w:rsidR="00A05A39">
        <w:t xml:space="preserve"> that</w:t>
      </w:r>
      <w:r w:rsidR="00997785">
        <w:t xml:space="preserve"> </w:t>
      </w:r>
      <w:r w:rsidR="001A1A1D" w:rsidRPr="009F6858">
        <w:rPr>
          <w:i/>
        </w:rPr>
        <w:t>Yersinia</w:t>
      </w:r>
      <w:r w:rsidR="001A1A1D">
        <w:t xml:space="preserve"> infection or extrinsic apoptosis triggers can lead to GSDMD cleavage </w:t>
      </w:r>
      <w:r w:rsidR="0041517E">
        <w:t>and su</w:t>
      </w:r>
      <w:r w:rsidR="0018388E">
        <w:t>b</w:t>
      </w:r>
      <w:r w:rsidR="0041517E">
        <w:t xml:space="preserve">sequent </w:t>
      </w:r>
      <w:proofErr w:type="spellStart"/>
      <w:r w:rsidR="0041517E">
        <w:t>pyroptosis</w:t>
      </w:r>
      <w:proofErr w:type="spellEnd"/>
      <w:r w:rsidR="0018388E">
        <w:t>-like cell death</w:t>
      </w:r>
      <w:r w:rsidR="00A05A39">
        <w:t xml:space="preserve"> in murine macrophages</w:t>
      </w:r>
      <w:r w:rsidR="0041517E">
        <w:t xml:space="preserve">, which is mediated by </w:t>
      </w:r>
      <w:r w:rsidR="001A1A1D">
        <w:t>the apoptotic caspase-8</w:t>
      </w:r>
      <w:r w:rsidR="000C79F5">
        <w:t xml:space="preserve"> </w:t>
      </w:r>
      <w:r w:rsidR="000C79F5">
        <w:fldChar w:fldCharType="begin">
          <w:fldData xml:space="preserve">PEVuZE5vdGU+PENpdGU+PEF1dGhvcj5TYXJoYW48L0F1dGhvcj48WWVhcj4yMDE4PC9ZZWFyPjxS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</w:fldData>
        </w:fldChar>
      </w:r>
      <w:r w:rsidR="009512C5">
        <w:instrText xml:space="preserve"> ADDIN EN.CITE </w:instrText>
      </w:r>
      <w:r w:rsidR="009512C5">
        <w:fldChar w:fldCharType="begin">
          <w:fldData xml:space="preserve">PEVuZE5vdGU+PENpdGU+PEF1dGhvcj5TYXJoYW48L0F1dGhvcj48WWVhcj4yMDE4PC9ZZWFyPjxS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</w:fldData>
        </w:fldChar>
      </w:r>
      <w:r w:rsidR="009512C5">
        <w:instrText xml:space="preserve"> ADDIN EN.CITE.DATA </w:instrText>
      </w:r>
      <w:r w:rsidR="009512C5">
        <w:fldChar w:fldCharType="end"/>
      </w:r>
      <w:r w:rsidR="000C79F5">
        <w:fldChar w:fldCharType="separate"/>
      </w:r>
      <w:r w:rsidR="009512C5">
        <w:rPr>
          <w:noProof/>
        </w:rPr>
        <w:t>[1-3]</w:t>
      </w:r>
      <w:r w:rsidR="000C79F5">
        <w:fldChar w:fldCharType="end"/>
      </w:r>
      <w:r w:rsidR="009512C5">
        <w:t xml:space="preserve"> (Figure 1</w:t>
      </w:r>
      <w:r w:rsidR="00B6408C">
        <w:t>d</w:t>
      </w:r>
      <w:r w:rsidR="009512C5">
        <w:t>)</w:t>
      </w:r>
      <w:r w:rsidR="001A1A1D">
        <w:t xml:space="preserve">. </w:t>
      </w:r>
      <w:r w:rsidR="00D25F98">
        <w:t>Downstream of GSDMD processing, the NLRP3 inflammasome becomes activated leading to cytokine maturation and release</w:t>
      </w:r>
      <w:r w:rsidR="00923459">
        <w:t>, thereby promoting</w:t>
      </w:r>
      <w:r w:rsidR="00D25F98">
        <w:t xml:space="preserve"> inflammation. </w:t>
      </w:r>
      <w:r w:rsidR="00DD3455">
        <w:t xml:space="preserve">Another apoptotic caspase, caspase-3, appears to counteract </w:t>
      </w:r>
      <w:r w:rsidR="00923459">
        <w:t>the</w:t>
      </w:r>
      <w:r w:rsidR="00DD3455">
        <w:t xml:space="preserve"> cell death</w:t>
      </w:r>
      <w:r w:rsidR="00923459">
        <w:t xml:space="preserve"> observed</w:t>
      </w:r>
      <w:r w:rsidR="00DD3455">
        <w:t xml:space="preserve"> by processing the </w:t>
      </w:r>
      <w:r w:rsidR="00A05A39">
        <w:t>pyroptotic-</w:t>
      </w:r>
      <w:r w:rsidR="00DD3455">
        <w:t>p30 fragment and full-length GSDMD further into</w:t>
      </w:r>
      <w:r w:rsidR="0018388E">
        <w:t xml:space="preserve"> the inactive</w:t>
      </w:r>
      <w:r w:rsidR="00DD3455">
        <w:t xml:space="preserve"> p20 and p43 fragments, respectively</w:t>
      </w:r>
      <w:r w:rsidR="00F0699B">
        <w:t xml:space="preserve">. </w:t>
      </w:r>
      <w:r w:rsidR="00CB180A">
        <w:t xml:space="preserve">This </w:t>
      </w:r>
      <w:r w:rsidR="00CB180A" w:rsidRPr="00A033E7">
        <w:t>caspase-3 activity</w:t>
      </w:r>
      <w:r w:rsidR="00CB180A">
        <w:t xml:space="preserve"> together with</w:t>
      </w:r>
      <w:r w:rsidR="00CB180A" w:rsidRPr="00A033E7">
        <w:t xml:space="preserve"> the observation that</w:t>
      </w:r>
      <w:r w:rsidR="00D85771">
        <w:t>,</w:t>
      </w:r>
      <w:r w:rsidR="00CB180A" w:rsidRPr="00A033E7">
        <w:t xml:space="preserve"> in the absence of GSDMD</w:t>
      </w:r>
      <w:r w:rsidR="00D85771">
        <w:t>,</w:t>
      </w:r>
      <w:r w:rsidR="00CB180A" w:rsidRPr="00A033E7">
        <w:t xml:space="preserve"> cells underwent apoptosis </w:t>
      </w:r>
      <w:r w:rsidR="00CB180A">
        <w:t xml:space="preserve">demonstrates that several cell death pathways are triggered upon stimulation and that they do not operate exclusively. This raises the </w:t>
      </w:r>
      <w:r w:rsidR="00923459">
        <w:t>question what shifts the balance between caspase-8</w:t>
      </w:r>
      <w:r w:rsidR="00D85771">
        <w:t xml:space="preserve"> mediated </w:t>
      </w:r>
      <w:r w:rsidR="00923459">
        <w:t xml:space="preserve">GSDMD cleavage </w:t>
      </w:r>
      <w:r w:rsidR="00923459" w:rsidRPr="002F5CC2">
        <w:rPr>
          <w:u w:val="single"/>
        </w:rPr>
        <w:t>and</w:t>
      </w:r>
      <w:r w:rsidR="00923459">
        <w:t xml:space="preserve"> caspase-3 activation and</w:t>
      </w:r>
      <w:r w:rsidR="00A05A39">
        <w:t xml:space="preserve"> </w:t>
      </w:r>
      <w:r w:rsidR="00D85771">
        <w:t xml:space="preserve">the </w:t>
      </w:r>
      <w:r w:rsidR="00A05A39">
        <w:t>subsequent</w:t>
      </w:r>
      <w:r w:rsidR="00923459">
        <w:t xml:space="preserve"> GSDMD inactivation. </w:t>
      </w:r>
      <w:r w:rsidR="00D8597A">
        <w:t>Intriguingly</w:t>
      </w:r>
      <w:r w:rsidR="00A05A39">
        <w:t xml:space="preserve"> caspase-3 inhibiti</w:t>
      </w:r>
      <w:r w:rsidR="00D85771">
        <w:t>on of</w:t>
      </w:r>
      <w:r w:rsidR="00A05A39">
        <w:t xml:space="preserve"> </w:t>
      </w:r>
      <w:proofErr w:type="spellStart"/>
      <w:r w:rsidR="00A05A39">
        <w:t>pyroptosis</w:t>
      </w:r>
      <w:proofErr w:type="spellEnd"/>
      <w:r w:rsidR="00A05A39">
        <w:t xml:space="preserve"> has also been shown to cleave another </w:t>
      </w:r>
      <w:proofErr w:type="spellStart"/>
      <w:r w:rsidR="00A05A39">
        <w:t>Gasdermin</w:t>
      </w:r>
      <w:proofErr w:type="spellEnd"/>
      <w:r w:rsidR="00A05A39">
        <w:t xml:space="preserve"> family member, </w:t>
      </w:r>
      <w:proofErr w:type="spellStart"/>
      <w:r w:rsidR="006F7239">
        <w:t>Gasdermin</w:t>
      </w:r>
      <w:proofErr w:type="spellEnd"/>
      <w:r w:rsidR="006F7239">
        <w:t xml:space="preserve"> E (</w:t>
      </w:r>
      <w:r w:rsidR="00A05A39">
        <w:t>GSDME</w:t>
      </w:r>
      <w:r w:rsidR="006F7239">
        <w:t>)</w:t>
      </w:r>
      <w:r w:rsidR="002F5CC2">
        <w:t>, leading to secondary necrosis</w:t>
      </w:r>
      <w:r w:rsidR="00A05A39">
        <w:t xml:space="preserve"> </w:t>
      </w:r>
      <w:r w:rsidR="0084130A">
        <w:fldChar w:fldCharType="begin">
          <w:fldData xml:space="preserve">PEVuZE5vdGU+PENpdGU+PEF1dGhvcj5Sb2dlcnM8L0F1dGhvcj48WWVhcj4yMDE3PC9ZZWFyPjxS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</w:fldData>
        </w:fldChar>
      </w:r>
      <w:r w:rsidR="009512C5">
        <w:instrText xml:space="preserve"> ADDIN EN.CITE </w:instrText>
      </w:r>
      <w:r w:rsidR="009512C5">
        <w:fldChar w:fldCharType="begin">
          <w:fldData xml:space="preserve">PEVuZE5vdGU+PENpdGU+PEF1dGhvcj5Sb2dlcnM8L0F1dGhvcj48WWVhcj4yMDE3PC9ZZWFyPjxS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</w:fldData>
        </w:fldChar>
      </w:r>
      <w:r w:rsidR="009512C5">
        <w:instrText xml:space="preserve"> ADDIN EN.CITE.DATA </w:instrText>
      </w:r>
      <w:r w:rsidR="009512C5">
        <w:fldChar w:fldCharType="end"/>
      </w:r>
      <w:r w:rsidR="0084130A">
        <w:fldChar w:fldCharType="separate"/>
      </w:r>
      <w:r w:rsidR="009512C5">
        <w:rPr>
          <w:noProof/>
        </w:rPr>
        <w:t>[10, 11]</w:t>
      </w:r>
      <w:r w:rsidR="0084130A">
        <w:fldChar w:fldCharType="end"/>
      </w:r>
      <w:r w:rsidR="00923459">
        <w:t xml:space="preserve">. </w:t>
      </w:r>
      <w:proofErr w:type="spellStart"/>
      <w:r w:rsidR="00923459">
        <w:t>Sarhan</w:t>
      </w:r>
      <w:proofErr w:type="spellEnd"/>
      <w:r w:rsidR="00923459">
        <w:t xml:space="preserve"> </w:t>
      </w:r>
      <w:r w:rsidR="007E120A" w:rsidRPr="007E120A">
        <w:rPr>
          <w:i/>
        </w:rPr>
        <w:t>et al</w:t>
      </w:r>
      <w:r w:rsidR="00923459">
        <w:t xml:space="preserve"> and Chen </w:t>
      </w:r>
      <w:r w:rsidR="007E120A" w:rsidRPr="007E120A">
        <w:rPr>
          <w:i/>
        </w:rPr>
        <w:t>et al</w:t>
      </w:r>
      <w:r w:rsidR="00923459">
        <w:t xml:space="preserve"> </w:t>
      </w:r>
      <w:r w:rsidR="00D85771">
        <w:t xml:space="preserve">also </w:t>
      </w:r>
      <w:r w:rsidR="00923459">
        <w:t>detected GSDME cleavage</w:t>
      </w:r>
      <w:r w:rsidR="0084130A">
        <w:t xml:space="preserve"> </w:t>
      </w:r>
      <w:r w:rsidR="0084130A">
        <w:fldChar w:fldCharType="begin">
          <w:fldData xml:space="preserve">PEVuZE5vdGU+PENpdGU+PEF1dGhvcj5TYXJoYW48L0F1dGhvcj48WWVhcj4yMDE4PC9ZZWFyPjxS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</w:fldData>
        </w:fldChar>
      </w:r>
      <w:r w:rsidR="009512C5">
        <w:instrText xml:space="preserve"> ADDIN EN.CITE </w:instrText>
      </w:r>
      <w:r w:rsidR="009512C5">
        <w:fldChar w:fldCharType="begin">
          <w:fldData xml:space="preserve">PEVuZE5vdGU+PENpdGU+PEF1dGhvcj5TYXJoYW48L0F1dGhvcj48WWVhcj4yMDE4PC9ZZWFyPjxS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</w:fldData>
        </w:fldChar>
      </w:r>
      <w:r w:rsidR="009512C5">
        <w:instrText xml:space="preserve"> ADDIN EN.CITE.DATA </w:instrText>
      </w:r>
      <w:r w:rsidR="009512C5">
        <w:fldChar w:fldCharType="end"/>
      </w:r>
      <w:r w:rsidR="0084130A">
        <w:fldChar w:fldCharType="separate"/>
      </w:r>
      <w:r w:rsidR="009512C5">
        <w:rPr>
          <w:noProof/>
        </w:rPr>
        <w:t>[2, 3]</w:t>
      </w:r>
      <w:r w:rsidR="0084130A">
        <w:fldChar w:fldCharType="end"/>
      </w:r>
      <w:r w:rsidR="00923459">
        <w:t>, w</w:t>
      </w:r>
      <w:r w:rsidR="0084130A">
        <w:t xml:space="preserve">hich was mediated by </w:t>
      </w:r>
      <w:r w:rsidR="0084130A">
        <w:lastRenderedPageBreak/>
        <w:t xml:space="preserve">caspase-3 </w:t>
      </w:r>
      <w:r w:rsidR="0084130A">
        <w:fldChar w:fldCharType="begin">
          <w:fldData xml:space="preserve">PEVuZE5vdGU+PENpdGU+PEF1dGhvcj5TYXJoYW48L0F1dGhvcj48WWVhcj4yMDE4PC9ZZWFyPjxS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==
</w:fldData>
        </w:fldChar>
      </w:r>
      <w:r w:rsidR="009512C5">
        <w:instrText xml:space="preserve"> ADDIN EN.CITE </w:instrText>
      </w:r>
      <w:r w:rsidR="009512C5">
        <w:fldChar w:fldCharType="begin">
          <w:fldData xml:space="preserve">PEVuZE5vdGU+PENpdGU+PEF1dGhvcj5TYXJoYW48L0F1dGhvcj48WWVhcj4yMDE4PC9ZZWFyPjxS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==
</w:fldData>
        </w:fldChar>
      </w:r>
      <w:r w:rsidR="009512C5">
        <w:instrText xml:space="preserve"> ADDIN EN.CITE.DATA </w:instrText>
      </w:r>
      <w:r w:rsidR="009512C5">
        <w:fldChar w:fldCharType="end"/>
      </w:r>
      <w:r w:rsidR="0084130A">
        <w:fldChar w:fldCharType="separate"/>
      </w:r>
      <w:r w:rsidR="009512C5">
        <w:rPr>
          <w:noProof/>
        </w:rPr>
        <w:t>[2]</w:t>
      </w:r>
      <w:r w:rsidR="0084130A">
        <w:fldChar w:fldCharType="end"/>
      </w:r>
      <w:r w:rsidR="00923459">
        <w:t>.</w:t>
      </w:r>
      <w:r w:rsidR="007247E6">
        <w:t xml:space="preserve"> GSDME</w:t>
      </w:r>
      <w:r w:rsidR="007247E6" w:rsidRPr="007247E6">
        <w:rPr>
          <w:vertAlign w:val="superscript"/>
        </w:rPr>
        <w:t>-/-</w:t>
      </w:r>
      <w:r w:rsidR="007247E6">
        <w:t xml:space="preserve"> </w:t>
      </w:r>
      <w:r w:rsidR="00CB180A">
        <w:t xml:space="preserve">cells, however, did not show a significant decrease in cell death. </w:t>
      </w:r>
      <w:r w:rsidR="00A05A39">
        <w:t xml:space="preserve">Understanding the role of caspase-3 in the crosstalk between cell death pathways </w:t>
      </w:r>
      <w:r w:rsidR="00C24AD8">
        <w:t>as well as the consequential downstream effects of separate pathways should be a focus of future studies</w:t>
      </w:r>
      <w:r w:rsidR="002F5CC2">
        <w:t xml:space="preserve">. </w:t>
      </w:r>
      <w:r w:rsidR="002F5CC2" w:rsidRPr="005E2DEB">
        <w:t>Determining the physiological relevance of the described pathway is important, especially with th</w:t>
      </w:r>
      <w:r w:rsidR="00CA6E77">
        <w:t>e suggestion that this pathway</w:t>
      </w:r>
      <w:r w:rsidR="002F5CC2" w:rsidRPr="005E2DEB">
        <w:t xml:space="preserve"> do</w:t>
      </w:r>
      <w:r w:rsidR="00CA6E77">
        <w:t>es</w:t>
      </w:r>
      <w:r w:rsidR="002F5CC2" w:rsidRPr="005E2DEB">
        <w:t xml:space="preserve"> not occur in human macropha</w:t>
      </w:r>
      <w:r w:rsidR="005E2DEB" w:rsidRPr="005E2DEB">
        <w:t>ges under the same conditions</w:t>
      </w:r>
      <w:r w:rsidR="005E2DEB">
        <w:t xml:space="preserve"> </w:t>
      </w:r>
      <w:r w:rsidR="005E2DEB">
        <w:fldChar w:fldCharType="begin">
          <w:fldData xml:space="preserve">PEVuZE5vdGU+PENpdGU+PEF1dGhvcj5TYXJoYW48L0F1dGhvcj48WWVhcj4yMDE4PC9ZZWFyPjxS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==
</w:fldData>
        </w:fldChar>
      </w:r>
      <w:r w:rsidR="005E2DEB">
        <w:instrText xml:space="preserve"> ADDIN EN.CITE </w:instrText>
      </w:r>
      <w:r w:rsidR="005E2DEB">
        <w:fldChar w:fldCharType="begin">
          <w:fldData xml:space="preserve">PEVuZE5vdGU+PENpdGU+PEF1dGhvcj5TYXJoYW48L0F1dGhvcj48WWVhcj4yMDE4PC9ZZWFyPjxS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==
</w:fldData>
        </w:fldChar>
      </w:r>
      <w:r w:rsidR="005E2DEB">
        <w:instrText xml:space="preserve"> ADDIN EN.CITE.DATA </w:instrText>
      </w:r>
      <w:r w:rsidR="005E2DEB">
        <w:fldChar w:fldCharType="end"/>
      </w:r>
      <w:r w:rsidR="005E2DEB">
        <w:fldChar w:fldCharType="separate"/>
      </w:r>
      <w:r w:rsidR="005E2DEB">
        <w:rPr>
          <w:noProof/>
        </w:rPr>
        <w:t>[2]</w:t>
      </w:r>
      <w:r w:rsidR="005E2DEB">
        <w:fldChar w:fldCharType="end"/>
      </w:r>
      <w:r w:rsidR="002F5CC2" w:rsidRPr="005E2DEB">
        <w:t xml:space="preserve">. Further work should explore the balance of caspase-3 in inhibition and activation of </w:t>
      </w:r>
      <w:proofErr w:type="spellStart"/>
      <w:r w:rsidR="002F5CC2" w:rsidRPr="005E2DEB">
        <w:t>pyroptosis</w:t>
      </w:r>
      <w:proofErr w:type="spellEnd"/>
      <w:r w:rsidR="002F5CC2" w:rsidRPr="005E2DEB">
        <w:t xml:space="preserve"> and apoptosis, respectively, and how the crosstalk between the pathways mediate response to infection or inflammation </w:t>
      </w:r>
      <w:r w:rsidR="002F5CC2" w:rsidRPr="005E2DEB">
        <w:rPr>
          <w:i/>
        </w:rPr>
        <w:t>in vivo</w:t>
      </w:r>
      <w:r w:rsidR="002F5CC2" w:rsidRPr="005E2DEB">
        <w:t>.</w:t>
      </w:r>
    </w:p>
    <w:p w14:paraId="4F2DC042" w14:textId="0FAC3E2D" w:rsidR="006B4DCA" w:rsidRDefault="00E95E12" w:rsidP="00254830">
      <w:r>
        <w:t xml:space="preserve">CEB is supported by a </w:t>
      </w:r>
      <w:proofErr w:type="spellStart"/>
      <w:r>
        <w:t>Wellcome</w:t>
      </w:r>
      <w:proofErr w:type="spellEnd"/>
      <w:r>
        <w:t xml:space="preserve"> Trust Investigator Award </w:t>
      </w:r>
      <w:r w:rsidRPr="00E95E12">
        <w:t>108045/Z/15/Z</w:t>
      </w:r>
    </w:p>
    <w:p w14:paraId="058D0807" w14:textId="222415D4" w:rsidR="006B4DCA" w:rsidRPr="009512C5" w:rsidRDefault="009512C5" w:rsidP="00254830">
      <w:pPr>
        <w:rPr>
          <w:b/>
          <w:sz w:val="28"/>
        </w:rPr>
      </w:pPr>
      <w:r w:rsidRPr="009512C5">
        <w:rPr>
          <w:b/>
          <w:sz w:val="28"/>
        </w:rPr>
        <w:t>References</w:t>
      </w:r>
    </w:p>
    <w:p w14:paraId="1A98319D" w14:textId="77777777" w:rsidR="005E2DEB" w:rsidRPr="005E2DEB" w:rsidRDefault="006B4DCA" w:rsidP="005E2DE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E2DEB" w:rsidRPr="005E2DEB">
        <w:t>1.</w:t>
      </w:r>
      <w:r w:rsidR="005E2DEB" w:rsidRPr="005E2DEB">
        <w:tab/>
        <w:t xml:space="preserve">Orning, P., et al., </w:t>
      </w:r>
      <w:r w:rsidR="005E2DEB" w:rsidRPr="005E2DEB">
        <w:rPr>
          <w:i/>
        </w:rPr>
        <w:t>Pathogen blockade of TAK1 triggers caspase-8-dependent cleavage of gasdermin D and cell death.</w:t>
      </w:r>
      <w:r w:rsidR="005E2DEB" w:rsidRPr="005E2DEB">
        <w:t xml:space="preserve"> Science, 2018. </w:t>
      </w:r>
      <w:r w:rsidR="005E2DEB" w:rsidRPr="005E2DEB">
        <w:rPr>
          <w:b/>
        </w:rPr>
        <w:t>362</w:t>
      </w:r>
      <w:r w:rsidR="005E2DEB" w:rsidRPr="005E2DEB">
        <w:t>(6418): p. 1064-1069.</w:t>
      </w:r>
    </w:p>
    <w:p w14:paraId="164DAD2A" w14:textId="77777777" w:rsidR="005E2DEB" w:rsidRPr="005E2DEB" w:rsidRDefault="005E2DEB" w:rsidP="005E2DEB">
      <w:pPr>
        <w:pStyle w:val="EndNoteBibliography"/>
        <w:spacing w:after="0"/>
        <w:ind w:left="720" w:hanging="720"/>
      </w:pPr>
      <w:r w:rsidRPr="005E2DEB">
        <w:t>2.</w:t>
      </w:r>
      <w:r w:rsidRPr="005E2DEB">
        <w:tab/>
        <w:t xml:space="preserve">Sarhan, J., et al., </w:t>
      </w:r>
      <w:r w:rsidRPr="005E2DEB">
        <w:rPr>
          <w:i/>
        </w:rPr>
        <w:t>Caspase-8 induces cleavage of gasdermin D to elicit pyroptosis during Yersinia infection.</w:t>
      </w:r>
      <w:r w:rsidRPr="005E2DEB">
        <w:t xml:space="preserve"> Proc Natl Acad Sci U S A, 2018. </w:t>
      </w:r>
      <w:r w:rsidRPr="005E2DEB">
        <w:rPr>
          <w:b/>
        </w:rPr>
        <w:t>115</w:t>
      </w:r>
      <w:r w:rsidRPr="005E2DEB">
        <w:t>(46): p. E10888-E10897.</w:t>
      </w:r>
    </w:p>
    <w:p w14:paraId="0FA69F8D" w14:textId="77777777" w:rsidR="005E2DEB" w:rsidRPr="005E2DEB" w:rsidRDefault="005E2DEB" w:rsidP="005E2DEB">
      <w:pPr>
        <w:pStyle w:val="EndNoteBibliography"/>
        <w:spacing w:after="0"/>
        <w:ind w:left="720" w:hanging="720"/>
      </w:pPr>
      <w:r w:rsidRPr="005E2DEB">
        <w:t>3.</w:t>
      </w:r>
      <w:r w:rsidRPr="005E2DEB">
        <w:tab/>
        <w:t xml:space="preserve">Chen, K.D., B; Heilig, R; Shkarina, K; Boettcher, A; Farady, CJ; Pelczar, P; Broz, P, </w:t>
      </w:r>
      <w:r w:rsidRPr="005E2DEB">
        <w:rPr>
          <w:i/>
        </w:rPr>
        <w:t>Extrinsic and intrinsic apoptosis activate Pannexin-1 to drive NLRP3 inflammasome assembly.</w:t>
      </w:r>
      <w:r w:rsidRPr="005E2DEB">
        <w:t xml:space="preserve"> EMBO J, 2019.</w:t>
      </w:r>
    </w:p>
    <w:p w14:paraId="6A675C77" w14:textId="77777777" w:rsidR="005E2DEB" w:rsidRPr="005E2DEB" w:rsidRDefault="005E2DEB" w:rsidP="005E2DEB">
      <w:pPr>
        <w:pStyle w:val="EndNoteBibliography"/>
        <w:spacing w:after="0"/>
        <w:ind w:left="720" w:hanging="720"/>
      </w:pPr>
      <w:r w:rsidRPr="005E2DEB">
        <w:t>4.</w:t>
      </w:r>
      <w:r w:rsidRPr="005E2DEB">
        <w:tab/>
        <w:t xml:space="preserve">Galluzzi, L., et al., </w:t>
      </w:r>
      <w:r w:rsidRPr="005E2DEB">
        <w:rPr>
          <w:i/>
        </w:rPr>
        <w:t>Molecular mechanisms of cell death: recommendations of the Nomenclature Committee on Cell Death 2018.</w:t>
      </w:r>
      <w:r w:rsidRPr="005E2DEB">
        <w:t xml:space="preserve"> Cell Death Differ, 2018. </w:t>
      </w:r>
      <w:r w:rsidRPr="005E2DEB">
        <w:rPr>
          <w:b/>
        </w:rPr>
        <w:t>25</w:t>
      </w:r>
      <w:r w:rsidRPr="005E2DEB">
        <w:t>(3): p. 486-541.</w:t>
      </w:r>
    </w:p>
    <w:p w14:paraId="2D213510" w14:textId="77777777" w:rsidR="005E2DEB" w:rsidRPr="005E2DEB" w:rsidRDefault="005E2DEB" w:rsidP="005E2DEB">
      <w:pPr>
        <w:pStyle w:val="EndNoteBibliography"/>
        <w:spacing w:after="0"/>
        <w:ind w:left="720" w:hanging="720"/>
      </w:pPr>
      <w:r w:rsidRPr="005E2DEB">
        <w:t>5.</w:t>
      </w:r>
      <w:r w:rsidRPr="005E2DEB">
        <w:tab/>
        <w:t xml:space="preserve">Philip, N.H., et al., </w:t>
      </w:r>
      <w:r w:rsidRPr="005E2DEB">
        <w:rPr>
          <w:i/>
        </w:rPr>
        <w:t>Caspase-8 mediates caspase-1 processing and innate immune defense in response to bacterial blockade of NF-kappaB and MAPK signaling.</w:t>
      </w:r>
      <w:r w:rsidRPr="005E2DEB">
        <w:t xml:space="preserve"> Proc Natl Acad Sci U S A, 2014. </w:t>
      </w:r>
      <w:r w:rsidRPr="005E2DEB">
        <w:rPr>
          <w:b/>
        </w:rPr>
        <w:t>111</w:t>
      </w:r>
      <w:r w:rsidRPr="005E2DEB">
        <w:t>(20): p. 7385-90.</w:t>
      </w:r>
    </w:p>
    <w:p w14:paraId="15C6378B" w14:textId="77777777" w:rsidR="005E2DEB" w:rsidRPr="005E2DEB" w:rsidRDefault="005E2DEB" w:rsidP="005E2DEB">
      <w:pPr>
        <w:pStyle w:val="EndNoteBibliography"/>
        <w:spacing w:after="0"/>
        <w:ind w:left="720" w:hanging="720"/>
      </w:pPr>
      <w:r w:rsidRPr="005E2DEB">
        <w:t>6.</w:t>
      </w:r>
      <w:r w:rsidRPr="005E2DEB">
        <w:tab/>
        <w:t xml:space="preserve">Lawlor, K.E., et al., </w:t>
      </w:r>
      <w:r w:rsidRPr="005E2DEB">
        <w:rPr>
          <w:i/>
        </w:rPr>
        <w:t>RIPK3 promotes cell death and NLRP3 inflammasome activation in the absence of MLKL.</w:t>
      </w:r>
      <w:r w:rsidRPr="005E2DEB">
        <w:t xml:space="preserve"> Nat Commun, 2015. </w:t>
      </w:r>
      <w:r w:rsidRPr="005E2DEB">
        <w:rPr>
          <w:b/>
        </w:rPr>
        <w:t>6</w:t>
      </w:r>
      <w:r w:rsidRPr="005E2DEB">
        <w:t>: p. 6282.</w:t>
      </w:r>
    </w:p>
    <w:p w14:paraId="68643F1A" w14:textId="77777777" w:rsidR="005E2DEB" w:rsidRPr="005E2DEB" w:rsidRDefault="005E2DEB" w:rsidP="005E2DEB">
      <w:pPr>
        <w:pStyle w:val="EndNoteBibliography"/>
        <w:spacing w:after="0"/>
        <w:ind w:left="720" w:hanging="720"/>
      </w:pPr>
      <w:r w:rsidRPr="005E2DEB">
        <w:t>7.</w:t>
      </w:r>
      <w:r w:rsidRPr="005E2DEB">
        <w:tab/>
        <w:t xml:space="preserve">Lawlor, K.E., et al., </w:t>
      </w:r>
      <w:r w:rsidRPr="005E2DEB">
        <w:rPr>
          <w:i/>
        </w:rPr>
        <w:t>XIAP Loss Triggers RIPK3- and Caspase-8-Driven IL-1beta Activation and Cell Death as a Consequence of TLR-MyD88-Induced cIAP1-TRAF2 Degradation.</w:t>
      </w:r>
      <w:r w:rsidRPr="005E2DEB">
        <w:t xml:space="preserve"> Cell Rep, 2017. </w:t>
      </w:r>
      <w:r w:rsidRPr="005E2DEB">
        <w:rPr>
          <w:b/>
        </w:rPr>
        <w:t>20</w:t>
      </w:r>
      <w:r w:rsidRPr="005E2DEB">
        <w:t>(3): p. 668-682.</w:t>
      </w:r>
    </w:p>
    <w:p w14:paraId="08C17B64" w14:textId="77777777" w:rsidR="005E2DEB" w:rsidRPr="005E2DEB" w:rsidRDefault="005E2DEB" w:rsidP="005E2DEB">
      <w:pPr>
        <w:pStyle w:val="EndNoteBibliography"/>
        <w:spacing w:after="0"/>
        <w:ind w:left="720" w:hanging="720"/>
      </w:pPr>
      <w:r w:rsidRPr="005E2DEB">
        <w:t>8.</w:t>
      </w:r>
      <w:r w:rsidRPr="005E2DEB">
        <w:tab/>
        <w:t xml:space="preserve">Chauhan, D., et al., </w:t>
      </w:r>
      <w:r w:rsidRPr="005E2DEB">
        <w:rPr>
          <w:i/>
        </w:rPr>
        <w:t>BAX/BAK-Induced Apoptosis Results in Caspase-8-Dependent IL-1beta Maturation in Macrophages.</w:t>
      </w:r>
      <w:r w:rsidRPr="005E2DEB">
        <w:t xml:space="preserve"> Cell Rep, 2018. </w:t>
      </w:r>
      <w:r w:rsidRPr="005E2DEB">
        <w:rPr>
          <w:b/>
        </w:rPr>
        <w:t>25</w:t>
      </w:r>
      <w:r w:rsidRPr="005E2DEB">
        <w:t>(9): p. 2354-2368 e5.</w:t>
      </w:r>
    </w:p>
    <w:p w14:paraId="63347C82" w14:textId="77777777" w:rsidR="005E2DEB" w:rsidRPr="005E2DEB" w:rsidRDefault="005E2DEB" w:rsidP="005E2DEB">
      <w:pPr>
        <w:pStyle w:val="EndNoteBibliography"/>
        <w:spacing w:after="0"/>
        <w:ind w:left="720" w:hanging="720"/>
      </w:pPr>
      <w:r w:rsidRPr="005E2DEB">
        <w:t>9.</w:t>
      </w:r>
      <w:r w:rsidRPr="005E2DEB">
        <w:tab/>
        <w:t xml:space="preserve">Vince, J.E., et al., </w:t>
      </w:r>
      <w:r w:rsidRPr="005E2DEB">
        <w:rPr>
          <w:i/>
        </w:rPr>
        <w:t>The Mitochondrial Apoptotic Effectors BAX/BAK Activate Caspase-3 and -7 to Trigger NLRP3 Inflammasome and Caspase-8 Driven IL-1beta Activation.</w:t>
      </w:r>
      <w:r w:rsidRPr="005E2DEB">
        <w:t xml:space="preserve"> Cell Rep, 2018. </w:t>
      </w:r>
      <w:r w:rsidRPr="005E2DEB">
        <w:rPr>
          <w:b/>
        </w:rPr>
        <w:t>25</w:t>
      </w:r>
      <w:r w:rsidRPr="005E2DEB">
        <w:t>(9): p. 2339-2353 e4.</w:t>
      </w:r>
    </w:p>
    <w:p w14:paraId="6A37AA6E" w14:textId="77777777" w:rsidR="005E2DEB" w:rsidRPr="005E2DEB" w:rsidRDefault="005E2DEB" w:rsidP="005E2DEB">
      <w:pPr>
        <w:pStyle w:val="EndNoteBibliography"/>
        <w:spacing w:after="0"/>
        <w:ind w:left="720" w:hanging="720"/>
      </w:pPr>
      <w:r w:rsidRPr="005E2DEB">
        <w:t>10.</w:t>
      </w:r>
      <w:r w:rsidRPr="005E2DEB">
        <w:tab/>
        <w:t xml:space="preserve">Rogers, C., et al., </w:t>
      </w:r>
      <w:r w:rsidRPr="005E2DEB">
        <w:rPr>
          <w:i/>
        </w:rPr>
        <w:t>Cleavage of DFNA5 by caspase-3 during apoptosis mediates progression to secondary necrotic/pyroptotic cell death.</w:t>
      </w:r>
      <w:r w:rsidRPr="005E2DEB">
        <w:t xml:space="preserve"> Nat Commun, 2017. </w:t>
      </w:r>
      <w:r w:rsidRPr="005E2DEB">
        <w:rPr>
          <w:b/>
        </w:rPr>
        <w:t>8</w:t>
      </w:r>
      <w:r w:rsidRPr="005E2DEB">
        <w:t>: p. 14128.</w:t>
      </w:r>
    </w:p>
    <w:p w14:paraId="27B2B697" w14:textId="75726BD4" w:rsidR="005E2DEB" w:rsidRDefault="005E2DEB" w:rsidP="005E2DEB">
      <w:pPr>
        <w:pStyle w:val="EndNoteBibliography"/>
        <w:ind w:left="720" w:hanging="720"/>
      </w:pPr>
      <w:r w:rsidRPr="005E2DEB">
        <w:t>11.</w:t>
      </w:r>
      <w:r w:rsidRPr="005E2DEB">
        <w:tab/>
        <w:t xml:space="preserve">Wang, Y., et al., </w:t>
      </w:r>
      <w:r w:rsidRPr="005E2DEB">
        <w:rPr>
          <w:i/>
        </w:rPr>
        <w:t>Chemotherapy drugs induce pyroptosis through caspase-3 cleavage of a gasdermin.</w:t>
      </w:r>
      <w:r w:rsidRPr="005E2DEB">
        <w:t xml:space="preserve"> Nature, 2017. </w:t>
      </w:r>
      <w:r w:rsidRPr="005E2DEB">
        <w:rPr>
          <w:b/>
        </w:rPr>
        <w:t>547</w:t>
      </w:r>
      <w:r w:rsidRPr="005E2DEB">
        <w:t>(7661): p. 99-103.</w:t>
      </w:r>
    </w:p>
    <w:p w14:paraId="419F8F3D" w14:textId="2146EE4E" w:rsidR="00B134BB" w:rsidRDefault="00B134BB">
      <w:pPr>
        <w:rPr>
          <w:rFonts w:ascii="Calibri" w:hAnsi="Calibri" w:cs="Calibri"/>
          <w:noProof/>
          <w:lang w:val="en-US"/>
        </w:rPr>
      </w:pPr>
      <w:r>
        <w:br w:type="page"/>
      </w:r>
    </w:p>
    <w:p w14:paraId="3930E354" w14:textId="039822BD" w:rsidR="00B134BB" w:rsidRPr="005E2DEB" w:rsidRDefault="00B134BB" w:rsidP="005E2DEB">
      <w:pPr>
        <w:pStyle w:val="EndNoteBibliography"/>
        <w:ind w:left="720" w:hanging="720"/>
      </w:pPr>
      <w: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797C66B" wp14:editId="19F5ED21">
                <wp:simplePos x="0" y="0"/>
                <wp:positionH relativeFrom="column">
                  <wp:posOffset>-131568</wp:posOffset>
                </wp:positionH>
                <wp:positionV relativeFrom="paragraph">
                  <wp:posOffset>92097</wp:posOffset>
                </wp:positionV>
                <wp:extent cx="5677174" cy="5696909"/>
                <wp:effectExtent l="0" t="0" r="12700" b="18415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77174" cy="569690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2F004B5" w14:textId="74FD1648" w:rsidR="00B134BB" w:rsidRDefault="00B134BB">
                            <w:r w:rsidRPr="00B134BB">
                              <w:drawing>
                                <wp:inline distT="0" distB="0" distL="0" distR="0" wp14:anchorId="66CED883" wp14:editId="5A7C7E10">
                                  <wp:extent cx="5414966" cy="4788841"/>
                                  <wp:effectExtent l="0" t="0" r="0" b="0"/>
                                  <wp:docPr id="2" name="Pictur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6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5446499" cy="481672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C444A48" w14:textId="77777777" w:rsidR="00B134BB" w:rsidRPr="00B134BB" w:rsidRDefault="00B134BB" w:rsidP="00B134BB">
                            <w:r>
                              <w:t xml:space="preserve">Figure 1: </w:t>
                            </w:r>
                            <w:r w:rsidRPr="00B134BB">
                              <w:rPr>
                                <w:b/>
                                <w:bCs/>
                              </w:rPr>
                              <w:t xml:space="preserve">Cell death pathways </w:t>
                            </w:r>
                            <w:r w:rsidRPr="00B134BB">
                              <w:t xml:space="preserve">Panel a-c shows simplified signalling pathways resulting in apoptosis (a), necroptosis (b) and </w:t>
                            </w:r>
                            <w:proofErr w:type="spellStart"/>
                            <w:r w:rsidRPr="00B134BB">
                              <w:t>pyroptosis</w:t>
                            </w:r>
                            <w:proofErr w:type="spellEnd"/>
                            <w:r w:rsidRPr="00B134BB">
                              <w:t xml:space="preserve"> (c). d) The caspase-8 mediated GSDMD-dependent </w:t>
                            </w:r>
                            <w:proofErr w:type="spellStart"/>
                            <w:r w:rsidRPr="00B134BB">
                              <w:t>pyroptosis</w:t>
                            </w:r>
                            <w:proofErr w:type="spellEnd"/>
                            <w:r w:rsidRPr="00B134BB">
                              <w:t>-like pathway is described in here (Refs 1-3).</w:t>
                            </w:r>
                          </w:p>
                          <w:p w14:paraId="2C4CCCA2" w14:textId="42FF5261" w:rsidR="00B134BB" w:rsidRDefault="00B134BB">
                            <w:bookmarkStart w:id="0" w:name="_GoBack"/>
                            <w:bookmarkEnd w:id="0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797C66B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-10.35pt;margin-top:7.25pt;width:447pt;height:448.6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" fillcolor="white [3201]" strokeweight=".5pt">
                <v:textbox>
                  <w:txbxContent>
                    <w:p w14:paraId="12F004B5" w14:textId="74FD1648" w:rsidR="00B134BB" w:rsidRDefault="00B134BB">
                      <w:r w:rsidRPr="00B134BB">
                        <w:drawing>
                          <wp:inline distT="0" distB="0" distL="0" distR="0" wp14:anchorId="66CED883" wp14:editId="5A7C7E10">
                            <wp:extent cx="5414966" cy="4788841"/>
                            <wp:effectExtent l="0" t="0" r="0" b="0"/>
                            <wp:docPr id="2" name="Pictur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6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5446499" cy="481672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C444A48" w14:textId="77777777" w:rsidR="00B134BB" w:rsidRPr="00B134BB" w:rsidRDefault="00B134BB" w:rsidP="00B134BB">
                      <w:r>
                        <w:t xml:space="preserve">Figure 1: </w:t>
                      </w:r>
                      <w:r w:rsidRPr="00B134BB">
                        <w:rPr>
                          <w:b/>
                          <w:bCs/>
                        </w:rPr>
                        <w:t xml:space="preserve">Cell death pathways </w:t>
                      </w:r>
                      <w:r w:rsidRPr="00B134BB">
                        <w:t xml:space="preserve">Panel a-c shows simplified signalling pathways resulting in apoptosis (a), necroptosis (b) and </w:t>
                      </w:r>
                      <w:proofErr w:type="spellStart"/>
                      <w:r w:rsidRPr="00B134BB">
                        <w:t>pyroptosis</w:t>
                      </w:r>
                      <w:proofErr w:type="spellEnd"/>
                      <w:r w:rsidRPr="00B134BB">
                        <w:t xml:space="preserve"> (c). d) The caspase-8 mediated GSDMD-dependent </w:t>
                      </w:r>
                      <w:proofErr w:type="spellStart"/>
                      <w:r w:rsidRPr="00B134BB">
                        <w:t>pyroptosis</w:t>
                      </w:r>
                      <w:proofErr w:type="spellEnd"/>
                      <w:r w:rsidRPr="00B134BB">
                        <w:t>-like pathway is described in here (Refs 1-3).</w:t>
                      </w:r>
                    </w:p>
                    <w:p w14:paraId="2C4CCCA2" w14:textId="42FF5261" w:rsidR="00B134BB" w:rsidRDefault="00B134BB">
                      <w:bookmarkStart w:id="1" w:name="_GoBack"/>
                      <w:bookmarkEnd w:id="1"/>
                    </w:p>
                  </w:txbxContent>
                </v:textbox>
              </v:shape>
            </w:pict>
          </mc:Fallback>
        </mc:AlternateContent>
      </w:r>
    </w:p>
    <w:p w14:paraId="045E9CAD" w14:textId="23B8CCDE" w:rsidR="00B47B45" w:rsidRDefault="006B4DCA" w:rsidP="00254830">
      <w:r>
        <w:fldChar w:fldCharType="end"/>
      </w:r>
    </w:p>
    <w:sectPr w:rsidR="00B47B4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9B7B29"/>
    <w:multiLevelType w:val="hybridMultilevel"/>
    <w:tmpl w:val="C7BC2CB4"/>
    <w:lvl w:ilvl="0" w:tplc="54F820D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3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v5tvzdf0ff0kexsxlvrvreef0rpdrxwr9t&quot;&gt;My EndNote Library&lt;record-ids&gt;&lt;item&gt;215&lt;/item&gt;&lt;item&gt;293&lt;/item&gt;&lt;item&gt;294&lt;/item&gt;&lt;item&gt;295&lt;/item&gt;&lt;item&gt;297&lt;/item&gt;&lt;item&gt;298&lt;/item&gt;&lt;item&gt;299&lt;/item&gt;&lt;item&gt;302&lt;/item&gt;&lt;item&gt;303&lt;/item&gt;&lt;item&gt;304&lt;/item&gt;&lt;item&gt;305&lt;/item&gt;&lt;/record-ids&gt;&lt;/item&gt;&lt;/Libraries&gt;"/>
  </w:docVars>
  <w:rsids>
    <w:rsidRoot w:val="00B05C18"/>
    <w:rsid w:val="000001DC"/>
    <w:rsid w:val="00041ED7"/>
    <w:rsid w:val="000477E5"/>
    <w:rsid w:val="000658B6"/>
    <w:rsid w:val="00067B6B"/>
    <w:rsid w:val="00086760"/>
    <w:rsid w:val="0008779C"/>
    <w:rsid w:val="00094972"/>
    <w:rsid w:val="000B3A4E"/>
    <w:rsid w:val="000C79F5"/>
    <w:rsid w:val="000E672B"/>
    <w:rsid w:val="00120BD7"/>
    <w:rsid w:val="001229B9"/>
    <w:rsid w:val="00151465"/>
    <w:rsid w:val="0017389D"/>
    <w:rsid w:val="00174E05"/>
    <w:rsid w:val="0018388E"/>
    <w:rsid w:val="0019258F"/>
    <w:rsid w:val="00193453"/>
    <w:rsid w:val="001968A4"/>
    <w:rsid w:val="001A1A1D"/>
    <w:rsid w:val="001D6D46"/>
    <w:rsid w:val="001D7D00"/>
    <w:rsid w:val="00206A10"/>
    <w:rsid w:val="00237DFA"/>
    <w:rsid w:val="00251598"/>
    <w:rsid w:val="00254830"/>
    <w:rsid w:val="00261CE4"/>
    <w:rsid w:val="00281420"/>
    <w:rsid w:val="002B1918"/>
    <w:rsid w:val="002E4BF9"/>
    <w:rsid w:val="002F5CC2"/>
    <w:rsid w:val="003757C5"/>
    <w:rsid w:val="0038126F"/>
    <w:rsid w:val="00384C21"/>
    <w:rsid w:val="003A300C"/>
    <w:rsid w:val="003B5621"/>
    <w:rsid w:val="003E46E8"/>
    <w:rsid w:val="003F5C5B"/>
    <w:rsid w:val="00403230"/>
    <w:rsid w:val="00413E70"/>
    <w:rsid w:val="0041517E"/>
    <w:rsid w:val="00415BA1"/>
    <w:rsid w:val="00427E71"/>
    <w:rsid w:val="00437C1E"/>
    <w:rsid w:val="004456CA"/>
    <w:rsid w:val="00475E37"/>
    <w:rsid w:val="0047708C"/>
    <w:rsid w:val="00480AC2"/>
    <w:rsid w:val="004A07EB"/>
    <w:rsid w:val="004F3497"/>
    <w:rsid w:val="00502D66"/>
    <w:rsid w:val="00515802"/>
    <w:rsid w:val="00523A0D"/>
    <w:rsid w:val="005274FA"/>
    <w:rsid w:val="00544F2A"/>
    <w:rsid w:val="005E2841"/>
    <w:rsid w:val="005E2DEB"/>
    <w:rsid w:val="006015A8"/>
    <w:rsid w:val="00615093"/>
    <w:rsid w:val="006944C7"/>
    <w:rsid w:val="006A13A8"/>
    <w:rsid w:val="006B4DCA"/>
    <w:rsid w:val="006C0A9D"/>
    <w:rsid w:val="006D1D2E"/>
    <w:rsid w:val="006D2B73"/>
    <w:rsid w:val="006E645A"/>
    <w:rsid w:val="006F7239"/>
    <w:rsid w:val="007247E6"/>
    <w:rsid w:val="007267E3"/>
    <w:rsid w:val="00765379"/>
    <w:rsid w:val="007D256D"/>
    <w:rsid w:val="007D6720"/>
    <w:rsid w:val="007E120A"/>
    <w:rsid w:val="007E2DBE"/>
    <w:rsid w:val="007F04E4"/>
    <w:rsid w:val="007F0630"/>
    <w:rsid w:val="00804135"/>
    <w:rsid w:val="00833379"/>
    <w:rsid w:val="0084130A"/>
    <w:rsid w:val="00854865"/>
    <w:rsid w:val="008606EE"/>
    <w:rsid w:val="008A11F4"/>
    <w:rsid w:val="008A6BB5"/>
    <w:rsid w:val="008B2A6E"/>
    <w:rsid w:val="008B3990"/>
    <w:rsid w:val="008C177A"/>
    <w:rsid w:val="008D10E7"/>
    <w:rsid w:val="008F130C"/>
    <w:rsid w:val="0092003E"/>
    <w:rsid w:val="00923459"/>
    <w:rsid w:val="009248AD"/>
    <w:rsid w:val="00925F7E"/>
    <w:rsid w:val="00937F6B"/>
    <w:rsid w:val="00950B21"/>
    <w:rsid w:val="009512C5"/>
    <w:rsid w:val="00997785"/>
    <w:rsid w:val="009D4BEA"/>
    <w:rsid w:val="009D6037"/>
    <w:rsid w:val="009F6858"/>
    <w:rsid w:val="00A033E7"/>
    <w:rsid w:val="00A05A39"/>
    <w:rsid w:val="00A1368A"/>
    <w:rsid w:val="00A4763B"/>
    <w:rsid w:val="00A56E9D"/>
    <w:rsid w:val="00A65551"/>
    <w:rsid w:val="00A70DA4"/>
    <w:rsid w:val="00A742B8"/>
    <w:rsid w:val="00AA6367"/>
    <w:rsid w:val="00AB726F"/>
    <w:rsid w:val="00AE252E"/>
    <w:rsid w:val="00AF013F"/>
    <w:rsid w:val="00B05C18"/>
    <w:rsid w:val="00B11918"/>
    <w:rsid w:val="00B134BB"/>
    <w:rsid w:val="00B270ED"/>
    <w:rsid w:val="00B31B01"/>
    <w:rsid w:val="00B323A4"/>
    <w:rsid w:val="00B47B45"/>
    <w:rsid w:val="00B5113F"/>
    <w:rsid w:val="00B6408C"/>
    <w:rsid w:val="00BA04C4"/>
    <w:rsid w:val="00BB070D"/>
    <w:rsid w:val="00BB6FF9"/>
    <w:rsid w:val="00BB7990"/>
    <w:rsid w:val="00BD09DD"/>
    <w:rsid w:val="00BD286D"/>
    <w:rsid w:val="00BF22E3"/>
    <w:rsid w:val="00C07B63"/>
    <w:rsid w:val="00C10286"/>
    <w:rsid w:val="00C24AD8"/>
    <w:rsid w:val="00C27C69"/>
    <w:rsid w:val="00C31491"/>
    <w:rsid w:val="00C722AE"/>
    <w:rsid w:val="00C7544A"/>
    <w:rsid w:val="00C92735"/>
    <w:rsid w:val="00C97AB4"/>
    <w:rsid w:val="00CA6E77"/>
    <w:rsid w:val="00CA72D6"/>
    <w:rsid w:val="00CB180A"/>
    <w:rsid w:val="00CC182F"/>
    <w:rsid w:val="00CD02F5"/>
    <w:rsid w:val="00CE579F"/>
    <w:rsid w:val="00D0402C"/>
    <w:rsid w:val="00D116F3"/>
    <w:rsid w:val="00D25F98"/>
    <w:rsid w:val="00D43150"/>
    <w:rsid w:val="00D51AF2"/>
    <w:rsid w:val="00D563C2"/>
    <w:rsid w:val="00D5733F"/>
    <w:rsid w:val="00D64262"/>
    <w:rsid w:val="00D85771"/>
    <w:rsid w:val="00D8597A"/>
    <w:rsid w:val="00D94CBB"/>
    <w:rsid w:val="00D9576B"/>
    <w:rsid w:val="00DB34EF"/>
    <w:rsid w:val="00DD3455"/>
    <w:rsid w:val="00DE76D3"/>
    <w:rsid w:val="00E01DA5"/>
    <w:rsid w:val="00E127EB"/>
    <w:rsid w:val="00E400D3"/>
    <w:rsid w:val="00E52328"/>
    <w:rsid w:val="00E61401"/>
    <w:rsid w:val="00E65B2D"/>
    <w:rsid w:val="00E81B83"/>
    <w:rsid w:val="00E93087"/>
    <w:rsid w:val="00E95E12"/>
    <w:rsid w:val="00EA6715"/>
    <w:rsid w:val="00EC1984"/>
    <w:rsid w:val="00EC1FE2"/>
    <w:rsid w:val="00ED2F29"/>
    <w:rsid w:val="00F0699B"/>
    <w:rsid w:val="00F66B7E"/>
    <w:rsid w:val="00F70B9F"/>
    <w:rsid w:val="00F95ADD"/>
    <w:rsid w:val="00FA5947"/>
    <w:rsid w:val="00FC2961"/>
    <w:rsid w:val="00FC3723"/>
    <w:rsid w:val="00FD5655"/>
    <w:rsid w:val="00FE22E7"/>
    <w:rsid w:val="00FF73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645D6B"/>
  <w15:chartTrackingRefBased/>
  <w15:docId w15:val="{54A74471-1ADB-4530-97F2-0BDFF97E66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8126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41E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1E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1ED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1E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1ED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1ED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1ED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B4DC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4DC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B4DC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B4DCA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6F7239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B134BB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721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6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45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584E82-E574-A943-A88C-7BE44FB133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4</Pages>
  <Words>2498</Words>
  <Characters>14243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Gram</dc:creator>
  <cp:keywords/>
  <dc:description/>
  <cp:lastModifiedBy>Clare Bryant</cp:lastModifiedBy>
  <cp:revision>8</cp:revision>
  <cp:lastPrinted>2019-03-14T11:36:00Z</cp:lastPrinted>
  <dcterms:created xsi:type="dcterms:W3CDTF">2019-03-18T07:58:00Z</dcterms:created>
  <dcterms:modified xsi:type="dcterms:W3CDTF">2019-04-11T14:48:00Z</dcterms:modified>
</cp:coreProperties>
</file>